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DB78" w14:textId="180DFD01" w:rsidR="00567A24" w:rsidRDefault="00781F78" w:rsidP="00C977F0">
      <w:pPr>
        <w:pStyle w:val="Title"/>
      </w:pPr>
      <w:r w:rsidRPr="00781F78">
        <w:t>A dataset of small-mammal detections in West Africa and their associated micro-organisms</w:t>
      </w:r>
      <w:r w:rsidR="00C977F0">
        <w:t>.</w:t>
      </w:r>
    </w:p>
    <w:p w14:paraId="597945C8" w14:textId="77777777" w:rsidR="00C977F0" w:rsidRPr="00C977F0" w:rsidRDefault="00C977F0" w:rsidP="00C977F0"/>
    <w:p w14:paraId="7BCD73F1" w14:textId="099E789D" w:rsidR="00567A24" w:rsidRPr="00B17A2F" w:rsidRDefault="00567A24" w:rsidP="00567A24">
      <w:r>
        <w:t>David Simons</w:t>
      </w:r>
      <w:r w:rsidR="00B17A2F">
        <w:rPr>
          <w:vertAlign w:val="superscript"/>
        </w:rPr>
        <w:t xml:space="preserve">1, 2, 3, </w:t>
      </w:r>
      <w:r w:rsidR="00B17A2F">
        <w:t>*</w:t>
      </w:r>
    </w:p>
    <w:p w14:paraId="13E5CD3B" w14:textId="29260149" w:rsidR="00567A24" w:rsidRPr="00B17A2F" w:rsidRDefault="00567A24" w:rsidP="00567A24">
      <w:pPr>
        <w:rPr>
          <w:vertAlign w:val="superscript"/>
        </w:rPr>
      </w:pPr>
      <w:r>
        <w:t>Lauren A. Attfield</w:t>
      </w:r>
      <w:r w:rsidR="00B17A2F">
        <w:rPr>
          <w:vertAlign w:val="superscript"/>
        </w:rPr>
        <w:t>2, 4</w:t>
      </w:r>
    </w:p>
    <w:p w14:paraId="71FEFA77" w14:textId="227CCA12" w:rsidR="00567A24" w:rsidRPr="00B17A2F" w:rsidRDefault="00567A24" w:rsidP="00567A24">
      <w:pPr>
        <w:rPr>
          <w:vertAlign w:val="superscript"/>
        </w:rPr>
      </w:pPr>
      <w:r>
        <w:t>Kate E. Jones</w:t>
      </w:r>
      <w:r w:rsidR="00B17A2F">
        <w:rPr>
          <w:vertAlign w:val="superscript"/>
        </w:rPr>
        <w:t>2</w:t>
      </w:r>
    </w:p>
    <w:p w14:paraId="5DDBA39C" w14:textId="12E2390D" w:rsidR="00567A24" w:rsidRPr="00B17A2F" w:rsidRDefault="00567A24" w:rsidP="00567A24">
      <w:pPr>
        <w:rPr>
          <w:vertAlign w:val="superscript"/>
        </w:rPr>
      </w:pPr>
      <w:r>
        <w:t>Deborah Watson-Jones</w:t>
      </w:r>
      <w:r w:rsidR="00B17A2F">
        <w:rPr>
          <w:vertAlign w:val="superscript"/>
        </w:rPr>
        <w:t>3, 5</w:t>
      </w:r>
    </w:p>
    <w:p w14:paraId="4E208597" w14:textId="660AFD6C" w:rsidR="00567A24" w:rsidRPr="00B17A2F" w:rsidRDefault="00567A24" w:rsidP="00567A24">
      <w:pPr>
        <w:rPr>
          <w:vertAlign w:val="superscript"/>
        </w:rPr>
      </w:pPr>
      <w:r>
        <w:t>Richard Kock</w:t>
      </w:r>
      <w:r w:rsidR="00B17A2F">
        <w:rPr>
          <w:vertAlign w:val="superscript"/>
        </w:rPr>
        <w:t>1</w:t>
      </w:r>
    </w:p>
    <w:p w14:paraId="50B1DD9A" w14:textId="77777777" w:rsidR="00567A24" w:rsidRDefault="00567A24" w:rsidP="00567A24"/>
    <w:p w14:paraId="528F3E6D" w14:textId="5DB850A7" w:rsidR="00567A24" w:rsidRDefault="00567A24" w:rsidP="00567A24">
      <w:r w:rsidRPr="00B17A2F">
        <w:rPr>
          <w:vertAlign w:val="superscript"/>
        </w:rPr>
        <w:t>1</w:t>
      </w:r>
      <w:r w:rsidR="00B17A2F">
        <w:t xml:space="preserve"> </w:t>
      </w:r>
      <w:r>
        <w:t>The Royal Veterinary College, London, United Kingdom</w:t>
      </w:r>
    </w:p>
    <w:p w14:paraId="5C5AC180" w14:textId="74BEED40" w:rsidR="00567A24" w:rsidRDefault="00B17A2F" w:rsidP="00567A24">
      <w:r>
        <w:rPr>
          <w:vertAlign w:val="superscript"/>
        </w:rPr>
        <w:t xml:space="preserve">2 </w:t>
      </w:r>
      <w:r w:rsidR="00567A24">
        <w:t>University College London, London, United Kingdom</w:t>
      </w:r>
    </w:p>
    <w:p w14:paraId="39D94A35" w14:textId="61CD1ACD" w:rsidR="00567A24" w:rsidRDefault="00B17A2F" w:rsidP="00567A24">
      <w:r>
        <w:rPr>
          <w:vertAlign w:val="superscript"/>
        </w:rPr>
        <w:t>3</w:t>
      </w:r>
      <w:r>
        <w:t xml:space="preserve"> </w:t>
      </w:r>
      <w:r w:rsidR="00567A24">
        <w:t>The London School of Hygiene and Tropical Medicine, London, United Kingdom</w:t>
      </w:r>
    </w:p>
    <w:p w14:paraId="0CD8692B" w14:textId="3D32AF23" w:rsidR="00B17A2F" w:rsidRDefault="00B17A2F" w:rsidP="00B17A2F">
      <w:r>
        <w:rPr>
          <w:vertAlign w:val="superscript"/>
        </w:rPr>
        <w:t xml:space="preserve">4 </w:t>
      </w:r>
      <w:r>
        <w:t>Imperial College London, London, United Kingdom</w:t>
      </w:r>
    </w:p>
    <w:p w14:paraId="6000B76E" w14:textId="08AA00E9" w:rsidR="00567A24" w:rsidRDefault="00567A24" w:rsidP="00567A24">
      <w:r w:rsidRPr="00B17A2F">
        <w:rPr>
          <w:vertAlign w:val="superscript"/>
        </w:rPr>
        <w:t>5</w:t>
      </w:r>
      <w:r w:rsidR="00B17A2F">
        <w:t xml:space="preserve"> </w:t>
      </w:r>
      <w:r>
        <w:t>Mwanza Intervention Trials Unit, National Institute for Medical Research, Mwanza, Tanzania</w:t>
      </w:r>
    </w:p>
    <w:p w14:paraId="1689F18C" w14:textId="7FD25A44" w:rsidR="00567A24" w:rsidRDefault="00B17A2F" w:rsidP="00567A24">
      <w:r>
        <w:t xml:space="preserve">* </w:t>
      </w:r>
      <w:r w:rsidR="00567A24">
        <w:t>dsimons19@rvc.ac.uk</w:t>
      </w:r>
    </w:p>
    <w:p w14:paraId="7DC8D1FD" w14:textId="2C9AB8B7" w:rsidR="00567A24" w:rsidRDefault="00B17A2F" w:rsidP="00B17A2F">
      <w:pPr>
        <w:pStyle w:val="Heading1"/>
      </w:pPr>
      <w:r>
        <w:t>A</w:t>
      </w:r>
      <w:r w:rsidR="00567A24">
        <w:t>bstract</w:t>
      </w:r>
    </w:p>
    <w:p w14:paraId="46AD16E7" w14:textId="77777777" w:rsidR="00B17A2F" w:rsidRPr="00B17A2F" w:rsidRDefault="00B17A2F" w:rsidP="00B17A2F"/>
    <w:p w14:paraId="1C2CD58B" w14:textId="0F04B0B3" w:rsidR="00567A24" w:rsidRDefault="00567A24" w:rsidP="00567A24">
      <w:r>
        <w:t>Rodents are a diverse, globally distributed and ecologically important order of mammals that are known and predicted hosts of zoonotic pathogens. The sampling of rodents and their pathogens are taxonomically and spatially biased</w:t>
      </w:r>
      <w:r w:rsidR="00B17A2F">
        <w:t xml:space="preserve"> which </w:t>
      </w:r>
      <w:r>
        <w:t>limit</w:t>
      </w:r>
      <w:r w:rsidR="00B17A2F">
        <w:t>s</w:t>
      </w:r>
      <w:r>
        <w:t xml:space="preserve"> inference of the hazard of spillover of zoonotic pathogens into human populations from rodent vectors. Data on the distribution and occurrence of rodent hosts are typically derived from consolidated databases (e.g., IUCN, GBIF) which suffer from these biases. Here, we synthesise data from 127 rodent trapping studies</w:t>
      </w:r>
      <w:r w:rsidR="00B17A2F">
        <w:t xml:space="preserve">, identified through a comprehensive search of the published literature from </w:t>
      </w:r>
      <w:r>
        <w:t>1964–2022 conducted in</w:t>
      </w:r>
      <w:r w:rsidR="00B17A2F">
        <w:t xml:space="preserve"> 14 </w:t>
      </w:r>
      <w:r w:rsidR="00781F78">
        <w:t xml:space="preserve">West African </w:t>
      </w:r>
      <w:r w:rsidR="00B17A2F">
        <w:t xml:space="preserve">countries </w:t>
      </w:r>
      <w:r>
        <w:t xml:space="preserve">to provide an additional source of information that can supplement consolidated databases to characterise the range and occurrence of rodent species. We combine these occurrence data with results from </w:t>
      </w:r>
      <w:r w:rsidR="00B17A2F">
        <w:t xml:space="preserve">reported </w:t>
      </w:r>
      <w:r>
        <w:t xml:space="preserve">pathogen screening to produce a dataset containing detection/non-detection data for 65,628 individual small mammals identified to species level from at least 1,611 trap sites in addition to 32 microorganisms identified to species and genus level that are known or potential pathogens. The produced dataset is </w:t>
      </w:r>
      <w:r w:rsidR="00B17A2F">
        <w:t xml:space="preserve">formatted to Darwin Core Standard with associated metadata. This dataset is </w:t>
      </w:r>
      <w:r>
        <w:t>expected to mitigate some of the spatial and taxonomic biases in current databases to improve analyses of rodent-borne zoonotic pathogen spillover hazard across West Africa.</w:t>
      </w:r>
    </w:p>
    <w:p w14:paraId="3716F215" w14:textId="39607EB5" w:rsidR="00B17A2F" w:rsidRPr="00B17A2F" w:rsidRDefault="00B17A2F" w:rsidP="00567A24">
      <w:pPr>
        <w:rPr>
          <w:b/>
          <w:bCs/>
        </w:rPr>
      </w:pPr>
      <w:r w:rsidRPr="00B17A2F">
        <w:rPr>
          <w:b/>
          <w:bCs/>
        </w:rPr>
        <w:t>Keywords</w:t>
      </w:r>
    </w:p>
    <w:p w14:paraId="51094DC5" w14:textId="79546E43" w:rsidR="00567A24" w:rsidRDefault="00567A24" w:rsidP="00567A24">
      <w:r>
        <w:lastRenderedPageBreak/>
        <w:t>Rodents; Zoonosis; Vector-Borne Diseases; West Africa</w:t>
      </w:r>
    </w:p>
    <w:p w14:paraId="4E971BC2" w14:textId="1549044F" w:rsidR="00567A24" w:rsidRDefault="00567A24" w:rsidP="00C977F0">
      <w:pPr>
        <w:pStyle w:val="Heading1"/>
      </w:pPr>
      <w:r>
        <w:t>Data Description</w:t>
      </w:r>
    </w:p>
    <w:p w14:paraId="1610B27A" w14:textId="0A996D67" w:rsidR="00567A24" w:rsidRDefault="00567A24" w:rsidP="00B17A2F">
      <w:pPr>
        <w:pStyle w:val="Heading2"/>
      </w:pPr>
      <w:r>
        <w:t>Context</w:t>
      </w:r>
    </w:p>
    <w:p w14:paraId="053C9D61" w14:textId="42B7C964" w:rsidR="00567A24" w:rsidRDefault="00567A24" w:rsidP="00567A24">
      <w:r>
        <w:t>Rodents are a diverse, globally distributed and ecologically important order of mammals. Along with bats, these two orders are proposed to contain the greatest number of host species of known and predicted of zoonotic pathogens. Of 2,220 extant rodent species, 244 (10.7%</w:t>
      </w:r>
      <w:r w:rsidR="00B17A2F">
        <w:t>)</w:t>
      </w:r>
      <w:r>
        <w:t xml:space="preserve"> are described as hosts of 85 zoonoses</w:t>
      </w:r>
      <w:r w:rsidR="00B17A2F">
        <w:t xml:space="preserve"> </w:t>
      </w:r>
      <w:r w:rsidR="00B17A2F">
        <w:fldChar w:fldCharType="begin"/>
      </w:r>
      <w:r w:rsidR="00C6368B">
        <w:instrText xml:space="preserve"> ADDIN ZOTERO_ITEM CSL_CITATION {"citationID":"WqFbE0Qd","properties":{"formattedCitation":"(Han {\\i{}et al.}, 2015)","plainCitation":"(Han et al., 2015)","noteIndex":0},"citationItems":[{"id":6513,"uris":["http://zotero.org/users/6721953/items/VRY83U9V"],"itemData":{"id":6513,"type":"article-journal","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container-title":"Proceedings of the National Academy of Sciences","DOI":"10.1073/pnas.1501598112","ISSN":"0027-8424, 1091-6490","issue":"22","journalAbbreviation":"PNAS","language":"en","license":"©  . Freely available online through the PNAS open access option.","note":"ISBN: 9781501598111\npublisher: National Academy of Sciences\nsection: Biological Sciences\nPMID: 26038558","page":"7039-7044","source":"www.pnas.org","title":"Rodent reservoirs of future zoonotic diseases","volume":"112","author":[{"family":"Han","given":"Barbara A."},{"family":"Schmidt","given":"John Paul"},{"family":"Bowden","given":"Sarah E."},{"family":"Drake","given":"John M."}],"issued":{"date-parts":[["2015",6,2]]}}}],"schema":"https://github.com/citation-style-language/schema/raw/master/csl-citation.json"} </w:instrText>
      </w:r>
      <w:r w:rsidR="00B17A2F">
        <w:fldChar w:fldCharType="separate"/>
      </w:r>
      <w:r w:rsidR="00C6368B" w:rsidRPr="00C6368B">
        <w:rPr>
          <w:rFonts w:ascii="Calibri" w:hAnsi="Calibri" w:cs="Calibri"/>
          <w:szCs w:val="24"/>
        </w:rPr>
        <w:t xml:space="preserve">(Han </w:t>
      </w:r>
      <w:r w:rsidR="00C6368B" w:rsidRPr="00C6368B">
        <w:rPr>
          <w:rFonts w:ascii="Calibri" w:hAnsi="Calibri" w:cs="Calibri"/>
          <w:i/>
          <w:iCs/>
          <w:szCs w:val="24"/>
        </w:rPr>
        <w:t>et al.</w:t>
      </w:r>
      <w:r w:rsidR="00C6368B" w:rsidRPr="00C6368B">
        <w:rPr>
          <w:rFonts w:ascii="Calibri" w:hAnsi="Calibri" w:cs="Calibri"/>
          <w:szCs w:val="24"/>
        </w:rPr>
        <w:t>, 2015)</w:t>
      </w:r>
      <w:r w:rsidR="00B17A2F">
        <w:fldChar w:fldCharType="end"/>
      </w:r>
      <w:r>
        <w:t>.</w:t>
      </w:r>
      <w:r w:rsidR="003920FD">
        <w:t xml:space="preserve"> Importantly, rodent hosts of zoonoses are typically synanthropic and thrive in anthropogenically disturbed habitats leading to spatially heterogeneous risk of pathogen transmission </w:t>
      </w:r>
      <w:r w:rsidR="003920FD">
        <w:fldChar w:fldCharType="begin"/>
      </w:r>
      <w:r w:rsidR="003920FD">
        <w:instrText xml:space="preserve"> ADDIN ZOTERO_ITEM CSL_CITATION {"citationID":"rSLEeMtK","properties":{"formattedCitation":"(Ecke {\\i{}et al.}, 2022)","plainCitation":"(Ecke et al., 2022)","noteIndex":0},"citationItems":[{"id":22959,"uris":["http://zotero.org/users/6721953/items/EFS74FE3"],"itemData":{"id":22959,"type":"article-journal","abstract":"Population fluctuations are widespread across the animal kingdom, especially in the order Rodentia, which includes many globally important reservoir species for zoonotic pathogens. The implications of these fluctuations for zoonotic spillover remain poorly understood. Here, we report a global empirical analysis of data describing the linkages between habitat use, population fluctuations and zoonotic reservoir status in rodents. Our quantitative synthesis is based on data collated from papers and databases. We show that the magnitude of population fluctuations combined with species’ synanthropy and degree of human exploitation together distinguish most rodent reservoirs at a global scale, a result that was consistent across all pathogen types and pathogen transmission modes. Our spatial analyses identified hotspots of high transmission risk, including regions where reservoir species dominate the rodent community. Beyond rodents, these generalities inform our understanding of how natural and anthropogenic factors interact to increase the risk of zoonotic spillover in a rapidly changing world.","container-title":"Nature Communications","DOI":"10.1038/s41467-022-35273-7","ISSN":"2041-1723","issue":"1","journalAbbreviation":"Nat Commun","language":"en","license":"2022 The Author(s)","note":"number: 1\npublisher: Nature Publishing Group","page":"7532","source":"www.nature.com","title":"Population fluctuations and synanthropy explain transmission risk in rodent-borne zoonoses","volume":"13","author":[{"family":"Ecke","given":"Frauke"},{"family":"Han","given":"Barbara A."},{"family":"Hörnfeldt","given":"Birger"},{"family":"Khalil","given":"Hussein"},{"family":"Magnusson","given":"Magnus"},{"family":"Singh","given":"Navinder J."},{"family":"Ostfeld","given":"Richard S."}],"issued":{"date-parts":[["2022",12,7]]}}}],"schema":"https://github.com/citation-style-language/schema/raw/master/csl-citation.json"} </w:instrText>
      </w:r>
      <w:r w:rsidR="003920FD">
        <w:fldChar w:fldCharType="separate"/>
      </w:r>
      <w:r w:rsidR="003920FD" w:rsidRPr="003920FD">
        <w:rPr>
          <w:rFonts w:ascii="Calibri" w:hAnsi="Calibri" w:cs="Calibri"/>
          <w:szCs w:val="24"/>
        </w:rPr>
        <w:t xml:space="preserve">(Ecke </w:t>
      </w:r>
      <w:r w:rsidR="003920FD" w:rsidRPr="003920FD">
        <w:rPr>
          <w:rFonts w:ascii="Calibri" w:hAnsi="Calibri" w:cs="Calibri"/>
          <w:i/>
          <w:iCs/>
          <w:szCs w:val="24"/>
        </w:rPr>
        <w:t>et al.</w:t>
      </w:r>
      <w:r w:rsidR="003920FD" w:rsidRPr="003920FD">
        <w:rPr>
          <w:rFonts w:ascii="Calibri" w:hAnsi="Calibri" w:cs="Calibri"/>
          <w:szCs w:val="24"/>
        </w:rPr>
        <w:t>, 2022)</w:t>
      </w:r>
      <w:r w:rsidR="003920FD">
        <w:fldChar w:fldCharType="end"/>
      </w:r>
      <w:r w:rsidR="003920FD">
        <w:t>.</w:t>
      </w:r>
      <w:r>
        <w:t xml:space="preserve"> Rodent borne endemic zoonoses are a significant public health threat across much of West Africa and include bacterial, </w:t>
      </w:r>
      <w:proofErr w:type="gramStart"/>
      <w:r>
        <w:t>viral</w:t>
      </w:r>
      <w:proofErr w:type="gramEnd"/>
      <w:r>
        <w:t xml:space="preserve"> and protozoan pathogens. Important endemic rodent-borne zoonoses in West Africa include Lassa fever (caused by </w:t>
      </w:r>
      <w:r w:rsidRPr="00C6368B">
        <w:rPr>
          <w:i/>
          <w:iCs/>
        </w:rPr>
        <w:t>Lassa mammarenavirus</w:t>
      </w:r>
      <w:r>
        <w:t xml:space="preserve">), Leptospirosis (caused by </w:t>
      </w:r>
      <w:proofErr w:type="spellStart"/>
      <w:r w:rsidRPr="00C6368B">
        <w:rPr>
          <w:i/>
          <w:iCs/>
        </w:rPr>
        <w:t>Leptosira</w:t>
      </w:r>
      <w:proofErr w:type="spellEnd"/>
      <w:r w:rsidRPr="00C6368B">
        <w:rPr>
          <w:i/>
          <w:iCs/>
        </w:rPr>
        <w:t xml:space="preserve"> sp.</w:t>
      </w:r>
      <w:r>
        <w:t xml:space="preserve">) and Toxoplasmosis (caused by </w:t>
      </w:r>
      <w:r w:rsidRPr="00C6368B">
        <w:rPr>
          <w:i/>
          <w:iCs/>
        </w:rPr>
        <w:t>Toxoplasma gondii</w:t>
      </w:r>
      <w:r>
        <w:t>)</w:t>
      </w:r>
      <w:r w:rsidR="00C6368B">
        <w:t xml:space="preserve"> </w:t>
      </w:r>
      <w:r w:rsidR="00C6368B">
        <w:fldChar w:fldCharType="begin"/>
      </w:r>
      <w:r w:rsidR="00C6368B">
        <w:instrText xml:space="preserve"> ADDIN ZOTERO_ITEM CSL_CITATION {"citationID":"7GJCvrSL","properties":{"formattedCitation":"(Allan {\\i{}et al.}, 2015; Brouat {\\i{}et al.}, 2018; Garry, 2023)","plainCitation":"(Allan et al., 2015; Brouat et al., 2018; Garry, 2023)","noteIndex":0},"citationItems":[{"id":22939,"uris":["http://zotero.org/users/6721953/items/76MFN5D4"],"itemData":{"id":22939,"type":"article-journal","abstract":"Leptospirosis is an important bacterial zoonosis that affects people and animals worldwide. It is common in tropical areas where people and animals live in close contact, but the disease has been widely neglected in Africa. In this study we aimed to demonstrate the extent of leptospirosis in Africa and describe the diversity of the causative agent Leptospira spp. in human and animal infections across the continent. Through a systematic literature review, we identified 97 studies from 26 African countries that described human disease or animal infection and met inclusion criteria. Leptospirosis was the cause of illness in 2 3% to 19 8% of hospital patients with a fever. Where population-level data were available, leptospirosis was estimated to affect 3 to 102 people per 100,000 every year. A variety of animal hosts of Leptospira spp. were identified. Cattle were reported as carriers of a variety of serological types of Leptospira spp. infection. The role of cattle and many other different animal hosts in human disease transmission remains unclear. Our review demonstrates that leptospirosis is a substantial cause of human illness in Africa, and we recommend integration of human and animal studies in the future to help us understand the epidemiology of leptospirosis on this continent.","container-title":"PLoS Neglected Tropical Diseases","DOI":"10.1371/journal.pntd.0003899","ISSN":"1935-2727","issue":"9","journalAbbreviation":"PLoS Negl Trop Dis","note":"PMID: 26368568\nPMCID: PMC4569256","page":"e0003899","source":"PubMed Central","title":"Epidemiology of Leptospirosis in Africa: A Systematic Review of a Neglected Zoonosis and a Paradigm for ‘One Health’ in Africa","title-short":"Epidemiology of Leptospirosis in Africa","volume":"9","author":[{"family":"Allan","given":"Kathryn J."},{"family":"Biggs","given":"Holly M."},{"family":"Halliday","given":"Jo E. B."},{"family":"Kazwala","given":"Rudovick R."},{"family":"Maro","given":"Venance P."},{"family":"Cleaveland","given":"Sarah"},{"family":"Crump","given":"John A."}],"issued":{"date-parts":[["2015",9,14]]}}},{"id":4512,"uris":["http://zotero.org/users/6721953/items/G8MEZCHZ"],"itemData":{"id":4512,"type":"article-journal","abstract":"Risks related to Toxoplasma gondii infection in humans remain poorly known in Senegal. Although rodent surveys could help to assess the circulation of T. gondii, they have seldom been set up in sub-Saharan Africa. The aim of this study was to examine Toxoplasma seroprevalence in rodents from villages and towns across Senegal. Rodents were sampled in 40 localities using a standardised trapping protocol. Detection of T. gondii antibodies was performed on 1205 rodents, using a modified agglutination test (MAT) technique. Seroprevalence data were analysed depending on geography, the local rodent community, and individual characteristics of the rodent hosts. We found 44 seropositive rodents from four different species (Mastomys erythroleucus, Mastomys natalensis, Mus musculus domesticus, Rattus rattus). Toxoplasma seroprevalence was low, averaging 4% in the localities. Higher Toxoplasma seroprevalence (up to 24%) was found in northern Senegal, a region known to be the heart of pastoral herding in the country. Copyright © C. Brouat et al., published by EDP Sciences, 2018.","container-title":"Parasite","DOI":"10.1051/parasite/2018036","ISSN":"1776-1042","issue":"bz6, 9437094","journalAbbreviation":"Parasite","note":"publisher-place: France\nBrouat, Carine. CBGP, IRD, CIRAD, INRA, Montpellier SupAgro, Univ. Montpellier, 755 avenue du campus Agropolis, 34988 Montferrier-sur-Lez cedex, France.\nDiagne, Christophe Amidi. CBGP, IRD, CIRAD, INRA, Montpellier SupAgro, Univ. Montpellier, 755 avenue du campus Agropolis, 34988 Montferrier-sur-Lez cedex, France - BIOPASS, CBGP-IRD, ISRA, UCAD, Campus de Bel-Air, BP 1386, Dakar CP 18524, Senegal.\nIsmail, Khadija. UMR-S 1094, Neuroepidemiologie Tropicale, INSERM, Univ. Limoges, 2 rue du Dr Marcland, 87025 Limoges, France.\nAroussi, Abdelkrim. UMR-S 1094, Neuroepidemiologie Tropicale, INSERM, Univ. Limoges, 2 rue du Dr Marcland, 87025 Limoges, France.\nDalecky, Ambroise. LPED, IRD, Aix Marseille Univ., Centre St Charles, case 10, 3 place Victor Hugo, CS 80249, 13331 Marseille cedex 03, France.\nBa, Khalilou. BIOPASS, CBGP-IRD, ISRA, UCAD, Campus de Bel-Air, BP 1386, Dakar CP 18524, Senegal.\nKane, Mamadou. BIOPASS, CBGP-IRD, ISRA, UCAD, Campus de Bel-Air, BP 1386, Dakar CP 18524, Senegal.\nNiang, Youssoupha. BIOPASS, CBGP-IRD, ISRA, UCAD, Campus de Bel-Air, BP 1386, Dakar CP 18524, Senegal.\nDiallo, Mamoudou. BIOPASS, CBGP-IRD, ISRA, UCAD, Campus de Bel-Air, BP 1386, Dakar CP 18524, Senegal.\nSow, Aliou. BIOPASS, CBGP-IRD, ISRA, UCAD, Campus de Bel-Air, BP 1386, Dakar CP 18524, Senegal.\nGalal, Lokman. UMR-S 1094, Neuroepidemiologie Tropicale, INSERM, Univ. Limoges, 2 rue du Dr Marcland, 87025 Limoges, France.\nPiry, Sylvain. CBGP, IRD, CIRAD, INRA, Montpellier SupAgro, Univ. Montpellier, 755 avenue du campus Agropolis, 34988 Montferrier-sur-Lez cedex, France.\nDarde, Marie-Laure. UMR-S 1094, Neuroepidemiologie Tropicale, INSERM, Univ. Limoges, 2 rue du Dr Marcland, 87025 Limoges, France.\nMercier, Aurelien. UMR-S 1094, Neuroepidemiologie Tropicale, INSERM, Univ. Limoges, 2 rue du Dr Marcland, 87025 Limoges, France.","page":"32","title":"Seroprevalence of Toxoplasma gondii in commensal rodents sampled across Senegal, West Africa.","volume":"25","author":[{"family":"Brouat","given":"Carine"},{"family":"Diagne","given":"Christophe Amidi"},{"family":"Ismail","given":"Khadija"},{"family":"Aroussi","given":"Abdelkrim"},{"family":"Dalecky","given":"Ambroise"},{"family":"Ba","given":"Khalilou"},{"family":"Kane","given":"Mamadou"},{"family":"Niang","given":"Youssoupha"},{"family":"Diallo","given":"Mamoudou"},{"family":"Sow","given":"Aliou"},{"family":"Galal","given":"Lokman"},{"family":"Piry","given":"Sylvain"},{"family":"Darde","given":"Marie-Laure"},{"family":"Mercier","given":"Aurelien"}],"issued":{"date-parts":[["2018"]]}}},{"id":22942,"uris":["http://zotero.org/users/6721953/items/UL6LBJJN"],"itemData":{"id":22942,"type":"article-journal","abstract":"Lassa virus (LASV) is endemic in the rodent populations of Sierra Leone, Nigeria and other countries in West Africa. Spillover to humans occurs frequently and results in Lassa fever, a viral haemorrhagic fever (VHF) associated with a high case fatality rate. Despite advances, fundamental gaps in knowledge of the immunology, epidemiology, ecology and pathogenesis of Lassa fever persist. More frequent outbreaks, the potential for further geographic expansion of Mastomys natalensis and other rodent reservoirs, the ease of procurement and possible use and weaponization of LASV, the frequent importation of LASV to North America and Europe, and the emergence of novel LASV strains in densely populated West Africa have driven new initiatives to develop countermeasures for LASV. Although promising candidates are being evaluated, as yet there are no approved vaccines or therapeutics for human use. This Review discusses the virology of LASV, the clinical course of Lassa fever and the progress towards developing medical countermeasures.","container-title":"Nature Reviews Microbiology","DOI":"10.1038/s41579-022-00789-8","ISSN":"1740-1534","issue":"2","journalAbbreviation":"Nat Rev Microbiol","language":"en","license":"2022 Springer Nature Limited","note":"number: 2\npublisher: Nature Publishing Group","page":"87-96","source":"www.nature.com","title":"Lassa fever — the road ahead","volume":"21","author":[{"family":"Garry","given":"Robert F."}],"issued":{"date-parts":[["2023",2]]}}}],"schema":"https://github.com/citation-style-language/schema/raw/master/csl-citation.json"} </w:instrText>
      </w:r>
      <w:r w:rsidR="00C6368B">
        <w:fldChar w:fldCharType="separate"/>
      </w:r>
      <w:r w:rsidR="00C6368B" w:rsidRPr="00C6368B">
        <w:rPr>
          <w:rFonts w:ascii="Calibri" w:hAnsi="Calibri" w:cs="Calibri"/>
          <w:szCs w:val="24"/>
        </w:rPr>
        <w:t xml:space="preserve">(Allan </w:t>
      </w:r>
      <w:r w:rsidR="00C6368B" w:rsidRPr="00C6368B">
        <w:rPr>
          <w:rFonts w:ascii="Calibri" w:hAnsi="Calibri" w:cs="Calibri"/>
          <w:i/>
          <w:iCs/>
          <w:szCs w:val="24"/>
        </w:rPr>
        <w:t>et al.</w:t>
      </w:r>
      <w:r w:rsidR="00C6368B" w:rsidRPr="00C6368B">
        <w:rPr>
          <w:rFonts w:ascii="Calibri" w:hAnsi="Calibri" w:cs="Calibri"/>
          <w:szCs w:val="24"/>
        </w:rPr>
        <w:t xml:space="preserve">, 2015; Brouat </w:t>
      </w:r>
      <w:r w:rsidR="00C6368B" w:rsidRPr="00C6368B">
        <w:rPr>
          <w:rFonts w:ascii="Calibri" w:hAnsi="Calibri" w:cs="Calibri"/>
          <w:i/>
          <w:iCs/>
          <w:szCs w:val="24"/>
        </w:rPr>
        <w:t>et al.</w:t>
      </w:r>
      <w:r w:rsidR="00C6368B" w:rsidRPr="00C6368B">
        <w:rPr>
          <w:rFonts w:ascii="Calibri" w:hAnsi="Calibri" w:cs="Calibri"/>
          <w:szCs w:val="24"/>
        </w:rPr>
        <w:t>, 2018; Garry, 2023)</w:t>
      </w:r>
      <w:r w:rsidR="00C6368B">
        <w:fldChar w:fldCharType="end"/>
      </w:r>
      <w:r>
        <w:t>. It is likely that other potential zoonoses are circulating in rodent populations in this region that have not been described or identified as causing human infections</w:t>
      </w:r>
      <w:r w:rsidR="00C6368B">
        <w:t xml:space="preserve"> </w:t>
      </w:r>
      <w:r w:rsidR="00C6368B">
        <w:fldChar w:fldCharType="begin"/>
      </w:r>
      <w:r w:rsidR="00C6368B">
        <w:instrText xml:space="preserve"> ADDIN ZOTERO_ITEM CSL_CITATION {"citationID":"s2SIrvP1","properties":{"formattedCitation":"(Suu-Ire {\\i{}et al.}, 2022)","plainCitation":"(Suu-Ire et al., 2022)","noteIndex":0},"citationItems":[{"id":22947,"uris":["http://zotero.org/users/6721953/items/JLXMTGXY"],"itemData":{"id":22947,"type":"article-journal","abstract":"In Ghana, the conversion of land to agriculture, especially across the vegetative belt has resulted in fragmented forest landscapes with increased interactions among humans, domestic animals, and wildlife.","container-title":"One Health Outlook","DOI":"10.1186/s42522-022-00061-2","ISSN":"2524-4655","issue":"1","journalAbbreviation":"One Health Outlook","page":"6","source":"BioMed Central","title":"Surveillance for potentially zoonotic viruses in rodent and bat populations and behavioral risk in an agricultural settlement in Ghana","volume":"4","author":[{"family":"Suu-Ire","given":"Richard"},{"family":"Obodai","given":"Evangeline"},{"family":"Bel-Nono","given":"Samuel Otis"},{"family":"Ampofo","given":"William Kwabena"},{"family":"Mazet","given":"Jonna A. K."},{"family":"Goldstein","given":"Tracey"},{"family":"Johnson","given":"Christine Kreuder"},{"family":"Smith","given":"Brett"},{"family":"Boaatema","given":"Linda"},{"family":"Asigbee","given":"Theodore Worlanyo"},{"family":"Awuni","given":"Joseph"},{"family":"Opoku","given":"Eric"},{"family":"Kelly","given":"Terra R."},{"literal":"PREDICT Consortium"}],"issued":{"date-parts":[["2022",3,8]]}}}],"schema":"https://github.com/citation-style-language/schema/raw/master/csl-citation.json"} </w:instrText>
      </w:r>
      <w:r w:rsidR="00C6368B">
        <w:fldChar w:fldCharType="separate"/>
      </w:r>
      <w:r w:rsidR="00C6368B" w:rsidRPr="00C6368B">
        <w:rPr>
          <w:rFonts w:ascii="Calibri" w:hAnsi="Calibri" w:cs="Calibri"/>
          <w:szCs w:val="24"/>
        </w:rPr>
        <w:t xml:space="preserve">(Suu-Ire </w:t>
      </w:r>
      <w:r w:rsidR="00C6368B" w:rsidRPr="00C6368B">
        <w:rPr>
          <w:rFonts w:ascii="Calibri" w:hAnsi="Calibri" w:cs="Calibri"/>
          <w:i/>
          <w:iCs/>
          <w:szCs w:val="24"/>
        </w:rPr>
        <w:t>et al.</w:t>
      </w:r>
      <w:r w:rsidR="00C6368B" w:rsidRPr="00C6368B">
        <w:rPr>
          <w:rFonts w:ascii="Calibri" w:hAnsi="Calibri" w:cs="Calibri"/>
          <w:szCs w:val="24"/>
        </w:rPr>
        <w:t>, 2022)</w:t>
      </w:r>
      <w:r w:rsidR="00C6368B">
        <w:fldChar w:fldCharType="end"/>
      </w:r>
      <w:r>
        <w:t xml:space="preserve">. </w:t>
      </w:r>
      <w:r w:rsidR="00C6368B">
        <w:t>Currently d</w:t>
      </w:r>
      <w:r>
        <w:t>escribed zoonotic pathogens are generally associated with multiple rodent species</w:t>
      </w:r>
      <w:r w:rsidR="00C6368B">
        <w:t xml:space="preserve">, although a single species may be the primary reservoir species, for example, </w:t>
      </w:r>
      <w:r w:rsidR="00C6368B">
        <w:rPr>
          <w:i/>
          <w:iCs/>
        </w:rPr>
        <w:t xml:space="preserve">Mastomys natalensis </w:t>
      </w:r>
      <w:r w:rsidR="00C6368B">
        <w:t xml:space="preserve">is considered the primary reservoir of Lassa fever although </w:t>
      </w:r>
      <w:r w:rsidR="00C6368B">
        <w:rPr>
          <w:i/>
          <w:iCs/>
        </w:rPr>
        <w:t>Lassa mammarenavirus</w:t>
      </w:r>
      <w:r w:rsidR="00C6368B">
        <w:t xml:space="preserve"> infection has been associated with </w:t>
      </w:r>
      <w:r w:rsidR="00C977F0">
        <w:t xml:space="preserve">ten other rodent species </w:t>
      </w:r>
      <w:r w:rsidR="00C977F0">
        <w:fldChar w:fldCharType="begin"/>
      </w:r>
      <w:r w:rsidR="003920FD">
        <w:instrText xml:space="preserve"> ADDIN ZOTERO_ITEM CSL_CITATION {"citationID":"F84tim8z","properties":{"formattedCitation":"(Simons {\\i{}et al.}, 2023)","plainCitation":"(Simons et al., 2023)","noteIndex":0},"citationItems":[{"id":23010,"uris":["http://zotero.org/users/6721953/items/258ATNBM","http://zotero.org/users/6721953/items/EYVG45L2"],"itemData":{"id":23010,"type":"article-journal","container-title":"PLOS Neglected Tropical Diseases","DOI":"10.1371/journal.pntd.0010772","issue":"1","note":"publisher: Public Library of Science San Francisco, CA USA","page":"e0010772","title":"Rodent trapping studies as an overlooked information source for understanding endemic and novel zoonotic spillover","volume":"17","author":[{"family":"Simons","given":"David"},{"family":"Attfield","given":"Lauren A"},{"family":"Jones","given":"Kate E"},{"family":"Watson-Jones","given":"Deborah"},{"family":"Kock","given":"Richard"}],"issued":{"date-parts":[["20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6368B">
        <w:t xml:space="preserve">. </w:t>
      </w:r>
      <w:r w:rsidR="00C977F0">
        <w:t>For this reason</w:t>
      </w:r>
      <w:r>
        <w:t xml:space="preserve"> understanding the structure of rodent communities, their spatial distribution and </w:t>
      </w:r>
      <w:r w:rsidR="00C977F0">
        <w:t>associated</w:t>
      </w:r>
      <w:r>
        <w:t xml:space="preserve"> pathogens are vital to understand the hazard of endemic zoonotic disease spillover and novel zoonotic pathogen emergence</w:t>
      </w:r>
      <w:r w:rsidR="00C977F0">
        <w:t xml:space="preserve"> </w:t>
      </w:r>
      <w:r w:rsidR="00C977F0">
        <w:fldChar w:fldCharType="begin"/>
      </w:r>
      <w:r w:rsidR="00C977F0">
        <w:instrText xml:space="preserve"> ADDIN ZOTERO_ITEM CSL_CITATION {"citationID":"cKD96Yz0","properties":{"formattedCitation":"(Han, Kramer and Drake, 2016)","plainCitation":"(Han, Kramer and Drake, 2016)","noteIndex":0},"citationItems":[{"id":20869,"uris":["http://zotero.org/users/6721953/items/A9FJG4WQ"],"itemData":{"id":20869,"type":"article-journal","container-title":"Trends in Parasitology","DOI":"10.1016/j.pt.2016.04.007","ISSN":"14714922","issue":"7","journalAbbreviation":"Trends in Parasitology","language":"en","page":"565-577","source":"DOI.org (Crossref)","title":"Global Patterns of Zoonotic Disease in Mammals","volume":"32","author":[{"family":"Han","given":"Barbara A."},{"family":"Kramer","given":"Andrew M."},{"family":"Drake","given":"John M."}],"issued":{"date-parts":[["2016",7]]}}}],"schema":"https://github.com/citation-style-language/schema/raw/master/csl-citation.json"} </w:instrText>
      </w:r>
      <w:r w:rsidR="00C977F0">
        <w:fldChar w:fldCharType="separate"/>
      </w:r>
      <w:r w:rsidR="00C977F0" w:rsidRPr="00C977F0">
        <w:rPr>
          <w:rFonts w:ascii="Calibri" w:hAnsi="Calibri" w:cs="Calibri"/>
        </w:rPr>
        <w:t>(Han, Kramer and Drake, 2016)</w:t>
      </w:r>
      <w:r w:rsidR="00C977F0">
        <w:fldChar w:fldCharType="end"/>
      </w:r>
      <w:r>
        <w:t xml:space="preserve">. </w:t>
      </w:r>
    </w:p>
    <w:p w14:paraId="016E3443" w14:textId="09FFB9F5" w:rsidR="00567A24" w:rsidRDefault="00567A24" w:rsidP="00567A24">
      <w:r>
        <w:t xml:space="preserve">Studies assessing the risk of outbreaks of endemic zoonoses and novel pathogen emergence often use consolidated datasets such as the Global Biodiversity Information Facility (GBIF) and International Union for Conservation of Nature (IUCN) </w:t>
      </w:r>
      <w:proofErr w:type="spellStart"/>
      <w:r>
        <w:t>Redlist</w:t>
      </w:r>
      <w:proofErr w:type="spellEnd"/>
      <w:r>
        <w:t xml:space="preserve"> to model host occurrence </w:t>
      </w:r>
      <w:r w:rsidR="00C977F0">
        <w:fldChar w:fldCharType="begin"/>
      </w:r>
      <w:r w:rsidR="00C977F0">
        <w:instrText xml:space="preserve"> ADDIN ZOTERO_ITEM CSL_CITATION {"citationID":"rxbrC8i8","properties":{"formattedCitation":"(Mylne {\\i{}et al.}, 2015; Pigott {\\i{}et al.}, 2016; Basinski {\\i{}et al.}, 2021)","plainCitation":"(Mylne et al., 2015; Pigott et al., 2016; Basinski et al., 2021)","noteIndex":0},"citationItems":[{"id":22952,"uris":["http://zotero.org/users/6721953/items/RW6GA7QV"],"itemData":{"id":22952,"type":"article-journal","abstract":"Lassa fever is a viral haemorrhagic illness responsible for disease outbreaks across West Africa. It is a zoonosis, with the primary reservoir species identified as the Natal multimammate mouse, Mastomys natalensis. The host is distributed across sub-Saharan Africa while the virus' range appears to be restricted to West Africa. The majority of infections result from interactions between the animal reservoir and human populations, although secondary transmission between humans can occur, particularly in hospital settings.Using a species distribution model, the locations of confirmed human and animal infections with Lassa virus (LASV) were used to generate a probabilistic surface of zoonotic transmission potential across sub-Saharan Africa.Our results predict that 37.7 million people in 14 countries, across much of West Africa, live in areas where conditions are suitable for zoonotic transmission of LASV. Four of these countries, where at-risk populations are predicted, have yet to report any cases of Lassa fever.These maps act as a spatial guide for future surveillance activities to better characterise the geographical distribution of the disease and understand the anthropological, virological and zoological interactions necessary for viral transmission. Combining this zoonotic niche map with detailed patient travel histories can aid differential diagnoses of febrile illnesses, enabling a more rapid response in providing care and reducing the risk of onward transmission.","container-title":"Transactions of The Royal Society of Tropical Medicine and Hygiene","DOI":"10.1093/trstmh/trv047","ISSN":"0035-9203","issue":"8","journalAbbreviation":"Transactions of The Royal Society of Tropical Medicine and Hygiene","page":"483-492","source":"Silverchair","title":"Mapping the zoonotic niche of Lassa fever in Africa","volume":"109","author":[{"family":"Mylne","given":"Adrian Q. N."},{"family":"Pigott","given":"David M."},{"family":"Longbottom","given":"Joshua"},{"family":"Shearer","given":"Freya"},{"family":"Duda","given":"Kirsten A."},{"family":"Messina","given":"Jane P."},{"family":"Weiss","given":"Daniel J."},{"family":"Moyes","given":"Catherine L."},{"family":"Golding","given":"Nick"},{"family":"Hay","given":"Simon I."}],"issued":{"date-parts":[["2015",8,1]]}}},{"id":22950,"uris":["http://zotero.org/users/6721953/items/DZLEHX8P"],"itemData":{"id":22950,"type":"article-journal","abstract":"As the outbreak of Ebola virus disease (EVD) in West Africa is now contained, attention is turning from control to future outbreak prediction and prevention. Building on a previously published zoonotic niche map (Pigott et al., 2014), this study incorporates new human and animal occurrence data and expands upon the way in which potential bat EVD reservoir species are incorporated. This update demonstrates the potential for incorporating and updating data used to generate the predicted suitability map. A new data portal for sharing such maps is discussed. This output represents the most up-to-date estimate of the extent of EVD zoonotic risk in Africa. These maps can assist in strengthening surveillance and response capacity to contain viral haemorrhagic fevers.","container-title":"eLife","DOI":"10.7554/eLife.16412","ISSN":"2050-084X","note":"publisher: eLife Sciences Publications, Ltd","page":"e16412","source":"eLife","title":"Updates to the zoonotic niche map of Ebola virus disease in Africa","volume":"5","author":[{"family":"Pigott","given":"David M"},{"family":"Millear","given":"Anoushka I"},{"family":"Earl","given":"Lucas"},{"family":"Morozoff","given":"Chloe"},{"family":"Han","given":"Barbara A"},{"family":"Shearer","given":"Freya M"},{"family":"Weiss","given":"Daniel J"},{"family":"Brady","given":"Oliver J"},{"family":"Kraemer","given":"Moritz UG"},{"family":"Moyes","given":"Catherine L"},{"family":"Bhatt","given":"Samir"},{"family":"Gething","given":"Peter W"},{"family":"Golding","given":"Nick"},{"family":"Hay","given":"Simon I"}],"editor":[{"family":"Jit","given":"Mark"}],"issued":{"date-parts":[["2016",7,14]]}}},{"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Mylne </w:t>
      </w:r>
      <w:r w:rsidR="00C977F0" w:rsidRPr="00C977F0">
        <w:rPr>
          <w:rFonts w:ascii="Calibri" w:hAnsi="Calibri" w:cs="Calibri"/>
          <w:i/>
          <w:iCs/>
          <w:szCs w:val="24"/>
        </w:rPr>
        <w:t>et al.</w:t>
      </w:r>
      <w:r w:rsidR="00C977F0" w:rsidRPr="00C977F0">
        <w:rPr>
          <w:rFonts w:ascii="Calibri" w:hAnsi="Calibri" w:cs="Calibri"/>
          <w:szCs w:val="24"/>
        </w:rPr>
        <w:t xml:space="preserve">, 2015; Pigott </w:t>
      </w:r>
      <w:r w:rsidR="00C977F0" w:rsidRPr="00C977F0">
        <w:rPr>
          <w:rFonts w:ascii="Calibri" w:hAnsi="Calibri" w:cs="Calibri"/>
          <w:i/>
          <w:iCs/>
          <w:szCs w:val="24"/>
        </w:rPr>
        <w:t>et al.</w:t>
      </w:r>
      <w:r w:rsidR="00C977F0" w:rsidRPr="00C977F0">
        <w:rPr>
          <w:rFonts w:ascii="Calibri" w:hAnsi="Calibri" w:cs="Calibri"/>
          <w:szCs w:val="24"/>
        </w:rPr>
        <w:t xml:space="preserve">, 2016; 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rsidR="00C977F0">
        <w:t>.</w:t>
      </w:r>
      <w:r>
        <w:t xml:space="preserve"> Despite the importance of understanding the true distribution of rodent hosts and their pathogens</w:t>
      </w:r>
      <w:r w:rsidR="00C977F0">
        <w:t>,</w:t>
      </w:r>
      <w:r>
        <w:t xml:space="preserve"> curated biodiversity databases such as the</w:t>
      </w:r>
      <w:r w:rsidR="00C977F0">
        <w:t>se</w:t>
      </w:r>
      <w:r>
        <w:t xml:space="preserve"> are affected by taxonomic and geographical sampling biases</w:t>
      </w:r>
      <w:r w:rsidR="00C977F0">
        <w:t xml:space="preserve"> </w:t>
      </w:r>
      <w:r w:rsidR="00C977F0">
        <w:fldChar w:fldCharType="begin"/>
      </w:r>
      <w:r w:rsidR="00C977F0">
        <w:instrText xml:space="preserve"> ADDIN ZOTERO_ITEM CSL_CITATION {"citationID":"qIr9QcXi","properties":{"formattedCitation":"(Boakes {\\i{}et al.}, 2010; Bowler {\\i{}et al.}, 2022)","plainCitation":"(Boakes et al., 2010; Bowler et al., 2022)","noteIndex":0},"citationItems":[{"id":21906,"uris":["http://zotero.org/users/6721953/items/TZRAHGLK"],"itemData":{"id":21906,"type":"article-journal","abstract":"Boakes et al. compile and analyze a historical dataset of 170,000 bird sightings over two centuries and show how changing trends in data gathering may confound a true picture of biodiversity change.","container-title":"PLOS Biology","DOI":"10.1371/journal.pbio.1000385","ISSN":"1545-7885","issue":"6","journalAbbreviation":"PLOS Biology","language":"en","note":"publisher: Public Library of Science","page":"e1000385","source":"PLoS Journals","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21924,"uris":["http://zotero.org/users/6721953/items/RMX7SWBX"],"itemData":{"id":21924,"type":"article-journal","abstract":"Large-scale biodiversity databases have great potential for quantifying long-term trends of species, but they also bring many methodological challenges. Spatial bias of species occurrence records is well recognized. Yet, the dynamic nature of this spatial bias – how spatial bias has changed over time – has been largely overlooked. We examined the spatial bias of species occurrence records within multiple biodiversity databases in Germany and tested whether spatial bias in relation to land cover or land use (urban and protected areas) has changed over time. We focused our analyses on urban and protected areas as these represent two well-known correlates of sampling bias in biodiversity datasets. We found that the proportion of annual records from urban areas has increased over time while the proportion of annual records within protected areas has not consistently changed. Using simulations, we examined the implications of this changing sampling bias for estimation of long-term trends of species' distributions. When assessing biodiversity change, our findings suggest that the effects of spatial bias depend on how it affects sampling of the underlying land-use change drivers affecting species. Oversampling of regions undergoing the greatest degree of change, for instance near human settlements, might lead to overestimation of the trends of specialist species. For robust estimation of the long-term trends in species' distributions, analyses using species occurrence records may need to consider not only spatial bias, but also changes in the spatial bias through time.","container-title":"Ecography","DOI":"10.1111/ecog.06219","ISSN":"1600-0587","issue":"n/a","language":"en","note":"_eprint: https://onlinelibrary.wiley.com/doi/pdf/10.1111/ecog.06219","page":"e06219","source":"Wiley Online Library","title":"Temporal trends in the spatial bias of species occurrence records","volume":"n/a","author":[{"family":"Bowler","given":"Diana E."},{"family":"Callaghan","given":"Corey T."},{"family":"Bhandari","given":"Netra"},{"family":"Henle","given":"Klaus"},{"family":"Benjamin Barth","given":"M."},{"family":"Koppitz","given":"Christian"},{"family":"Klenke","given":"Reinhard"},{"family":"Winter","given":"Marten"},{"family":"Jansen","given":"Florian"},{"family":"Bruelheide","given":"Helge"},{"family":"Bonn","given":"Aletta"}],"issued":{"date-parts":[["2022",5,20]]}}}],"schema":"https://github.com/citation-style-language/schema/raw/master/csl-citation.json"} </w:instrText>
      </w:r>
      <w:r w:rsidR="00C977F0">
        <w:fldChar w:fldCharType="separate"/>
      </w:r>
      <w:r w:rsidR="00C977F0" w:rsidRPr="00C977F0">
        <w:rPr>
          <w:rFonts w:ascii="Calibri" w:hAnsi="Calibri" w:cs="Calibri"/>
          <w:szCs w:val="24"/>
        </w:rPr>
        <w:t xml:space="preserve">(Boakes </w:t>
      </w:r>
      <w:r w:rsidR="00C977F0" w:rsidRPr="00C977F0">
        <w:rPr>
          <w:rFonts w:ascii="Calibri" w:hAnsi="Calibri" w:cs="Calibri"/>
          <w:i/>
          <w:iCs/>
          <w:szCs w:val="24"/>
        </w:rPr>
        <w:t>et al.</w:t>
      </w:r>
      <w:r w:rsidR="00C977F0" w:rsidRPr="00C977F0">
        <w:rPr>
          <w:rFonts w:ascii="Calibri" w:hAnsi="Calibri" w:cs="Calibri"/>
          <w:szCs w:val="24"/>
        </w:rPr>
        <w:t xml:space="preserve">, 2010; Bowler </w:t>
      </w:r>
      <w:r w:rsidR="00C977F0" w:rsidRPr="00C977F0">
        <w:rPr>
          <w:rFonts w:ascii="Calibri" w:hAnsi="Calibri" w:cs="Calibri"/>
          <w:i/>
          <w:iCs/>
          <w:szCs w:val="24"/>
        </w:rPr>
        <w:t>et al.</w:t>
      </w:r>
      <w:r w:rsidR="00C977F0" w:rsidRPr="00C977F0">
        <w:rPr>
          <w:rFonts w:ascii="Calibri" w:hAnsi="Calibri" w:cs="Calibri"/>
          <w:szCs w:val="24"/>
        </w:rPr>
        <w:t>, 2022)</w:t>
      </w:r>
      <w:r w:rsidR="00C977F0">
        <w:fldChar w:fldCharType="end"/>
      </w:r>
      <w:r>
        <w:t xml:space="preserve">. These biases can subsequently limit inference from produced species distribution models that are used to quantify the hazard of zoonotic disease spillover into human populations and guide public health interventions </w:t>
      </w:r>
      <w:r w:rsidR="00C977F0">
        <w:fldChar w:fldCharType="begin"/>
      </w:r>
      <w:r w:rsidR="00C977F0">
        <w:instrText xml:space="preserve"> ADDIN ZOTERO_ITEM CSL_CITATION {"citationID":"EEaIJ0Xs","properties":{"formattedCitation":"(Beck {\\i{}et al.}, 2014)","plainCitation":"(Beck et al., 2014)","noteIndex":0},"citationItems":[{"id":21758,"uris":["http://zotero.org/users/6721953/items/5UK32LYM"],"itemData":{"id":21758,"type":"article-journal","abstract":"Species distribution modeling, in combination with databases of specimen distribution records, is advocated as a solution to the problem of distributional data limitation in biogeography and ecology. The global biodiversity information facility (GBIF), a portal that collates digitized collection and survey data, is the largest online provider of distribution records. However, all distributional databases are spatially biassed due to uneven effort of sampling, data storage and mobilization. Such bias is particularly pronounced in GBIF, where nation-wide differences in funding and data sharing lead to huge differences in contribution to GBIF. We use a common Eurasian butterfly (Aglais urticae) as an exemplar taxon to provide evidence that range model quality is decreasing due to the spatial clustering of distributional records in GBIF. Furthermore, we show that such loss of model quality would go unnoticed with standard methods of model quality evaluation. Using evaluations of model predictions of the Swiss distribution of the species, we compare distribution models of full data with data where a subsampling procedure removes spatial bias at the cost of record numbers, but not of spatial extent of records. We show that data with less spatial bias produce better predictive models even though they are based on less input data. Our subsampling routine may therefore be a suitable method to reduce the impact of spatial bias to species distribution models. Our results warn of automatized applications of species distribution models to distributional databases (as has been advocated and implemented), as internal model evaluation did not show the decline of model quality with increased spatial bias (but rather the opposite) while expert evaluation clearly did.","container-title":"Ecological Informatics","DOI":"10.1016/j.ecoinf.2013.11.002","ISSN":"1574-9541","journalAbbreviation":"Ecological Informatics","language":"en","page":"10-15","source":"ScienceDirect","title":"Spatial bias in the GBIF database and its effect on modeling species' geographic distributions","volume":"19","author":[{"family":"Beck","given":"Jan"},{"family":"Böller","given":"Marianne"},{"family":"Erhardt","given":"Andreas"},{"family":"Schwanghart","given":"Wolfgang"}],"issued":{"date-parts":[["2014",1,1]]}}}],"schema":"https://github.com/citation-style-language/schema/raw/master/csl-citation.json"} </w:instrText>
      </w:r>
      <w:r w:rsidR="00C977F0">
        <w:fldChar w:fldCharType="separate"/>
      </w:r>
      <w:r w:rsidR="00C977F0" w:rsidRPr="00C977F0">
        <w:rPr>
          <w:rFonts w:ascii="Calibri" w:hAnsi="Calibri" w:cs="Calibri"/>
          <w:szCs w:val="24"/>
        </w:rPr>
        <w:t xml:space="preserve">(Beck </w:t>
      </w:r>
      <w:r w:rsidR="00C977F0" w:rsidRPr="00C977F0">
        <w:rPr>
          <w:rFonts w:ascii="Calibri" w:hAnsi="Calibri" w:cs="Calibri"/>
          <w:i/>
          <w:iCs/>
          <w:szCs w:val="24"/>
        </w:rPr>
        <w:t>et al.</w:t>
      </w:r>
      <w:r w:rsidR="00C977F0" w:rsidRPr="00C977F0">
        <w:rPr>
          <w:rFonts w:ascii="Calibri" w:hAnsi="Calibri" w:cs="Calibri"/>
          <w:szCs w:val="24"/>
        </w:rPr>
        <w:t>, 2014)</w:t>
      </w:r>
      <w:r w:rsidR="00C977F0">
        <w:fldChar w:fldCharType="end"/>
      </w:r>
      <w:r>
        <w:t>. Rodent trapping studies are also taxonomically and spatially biased</w:t>
      </w:r>
      <w:r w:rsidR="003920FD">
        <w:t xml:space="preserve"> </w:t>
      </w:r>
      <w:r w:rsidR="003920FD">
        <w:fldChar w:fldCharType="begin"/>
      </w:r>
      <w:r w:rsidR="003920FD">
        <w:instrText xml:space="preserve"> ADDIN ZOTERO_ITEM CSL_CITATION {"citationID":"F3PnLuTD","properties":{"formattedCitation":"(Ecke {\\i{}et al.}, 2022; Simons {\\i{}et al.}, 2023)","plainCitation":"(Ecke et al., 2022; Simons et al., 2023)","noteIndex":0},"citationItems":[{"id":22959,"uris":["http://zotero.org/users/6721953/items/EFS74FE3"],"itemData":{"id":22959,"type":"article-journal","abstract":"Population fluctuations are widespread across the animal kingdom, especially in the order Rodentia, which includes many globally important reservoir species for zoonotic pathogens. The implications of these fluctuations for zoonotic spillover remain poorly understood. Here, we report a global empirical analysis of data describing the linkages between habitat use, population fluctuations and zoonotic reservoir status in rodents. Our quantitative synthesis is based on data collated from papers and databases. We show that the magnitude of population fluctuations combined with species’ synanthropy and degree of human exploitation together distinguish most rodent reservoirs at a global scale, a result that was consistent across all pathogen types and pathogen transmission modes. Our spatial analyses identified hotspots of high transmission risk, including regions where reservoir species dominate the rodent community. Beyond rodents, these generalities inform our understanding of how natural and anthropogenic factors interact to increase the risk of zoonotic spillover in a rapidly changing world.","container-title":"Nature Communications","DOI":"10.1038/s41467-022-35273-7","ISSN":"2041-1723","issue":"1","journalAbbreviation":"Nat Commun","language":"en","license":"2022 The Author(s)","note":"number: 1\npublisher: Nature Publishing Group","page":"7532","source":"www.nature.com","title":"Population fluctuations and synanthropy explain transmission risk in rodent-borne zoonoses","volume":"13","author":[{"family":"Ecke","given":"Frauke"},{"family":"Han","given":"Barbara A."},{"family":"Hörnfeldt","given":"Birger"},{"family":"Khalil","given":"Hussein"},{"family":"Magnusson","given":"Magnus"},{"family":"Singh","given":"Navinder J."},{"family":"Ostfeld","given":"Richard S."}],"issued":{"date-parts":[["2022",12,7]]}}},{"id":23010,"uris":["http://zotero.org/users/6721953/items/258ATNBM","http://zotero.org/users/6721953/items/EYVG45L2"],"itemData":{"id":23010,"type":"article-journal","container-title":"PLOS Neglected Tropical Diseases","DOI":"10.1371/journal.pntd.0010772","issue":"1","note":"publisher: Public Library of Science San Francisco, CA USA","page":"e0010772","title":"Rodent trapping studies as an overlooked information source for understanding endemic and novel zoonotic spillover","volume":"17","author":[{"family":"Simons","given":"David"},{"family":"Attfield","given":"Lauren A"},{"family":"Jones","given":"Kate E"},{"family":"Watson-Jones","given":"Deborah"},{"family":"Kock","given":"Richard"}],"issued":{"date-parts":[["2023"]]}}}],"schema":"https://github.com/citation-style-language/schema/raw/master/csl-citation.json"} </w:instrText>
      </w:r>
      <w:r w:rsidR="003920FD">
        <w:fldChar w:fldCharType="separate"/>
      </w:r>
      <w:r w:rsidR="003920FD" w:rsidRPr="003920FD">
        <w:rPr>
          <w:rFonts w:ascii="Calibri" w:hAnsi="Calibri" w:cs="Calibri"/>
          <w:szCs w:val="24"/>
        </w:rPr>
        <w:t xml:space="preserve">(Ecke </w:t>
      </w:r>
      <w:r w:rsidR="003920FD" w:rsidRPr="003920FD">
        <w:rPr>
          <w:rFonts w:ascii="Calibri" w:hAnsi="Calibri" w:cs="Calibri"/>
          <w:i/>
          <w:iCs/>
          <w:szCs w:val="24"/>
        </w:rPr>
        <w:t>et al.</w:t>
      </w:r>
      <w:r w:rsidR="003920FD" w:rsidRPr="003920FD">
        <w:rPr>
          <w:rFonts w:ascii="Calibri" w:hAnsi="Calibri" w:cs="Calibri"/>
          <w:szCs w:val="24"/>
        </w:rPr>
        <w:t xml:space="preserve">, 2022; Simons </w:t>
      </w:r>
      <w:r w:rsidR="003920FD" w:rsidRPr="003920FD">
        <w:rPr>
          <w:rFonts w:ascii="Calibri" w:hAnsi="Calibri" w:cs="Calibri"/>
          <w:i/>
          <w:iCs/>
          <w:szCs w:val="24"/>
        </w:rPr>
        <w:t>et al.</w:t>
      </w:r>
      <w:r w:rsidR="003920FD" w:rsidRPr="003920FD">
        <w:rPr>
          <w:rFonts w:ascii="Calibri" w:hAnsi="Calibri" w:cs="Calibri"/>
          <w:szCs w:val="24"/>
        </w:rPr>
        <w:t>, 2023)</w:t>
      </w:r>
      <w:r w:rsidR="003920FD">
        <w:fldChar w:fldCharType="end"/>
      </w:r>
      <w:r w:rsidR="003920FD">
        <w:t>.</w:t>
      </w:r>
      <w:r>
        <w:t xml:space="preserve"> </w:t>
      </w:r>
      <w:r w:rsidR="003920FD" w:rsidRPr="003920FD">
        <w:t>Despite these biases, we found that combining data from rodent trapping studies conducted in West Africa with data from GBIF and IUCN has the potential to increase the sampled area for commonly occurring species by up to 160% and mitigate some of the effects of these biases when attempting to model the distribution of rodent vectors of zoonoses</w:t>
      </w:r>
      <w:r w:rsidR="003920FD">
        <w:t xml:space="preserve"> </w:t>
      </w:r>
      <w:r w:rsidR="00C977F0">
        <w:fldChar w:fldCharType="begin"/>
      </w:r>
      <w:r w:rsidR="003920FD">
        <w:instrText xml:space="preserve"> ADDIN ZOTERO_ITEM CSL_CITATION {"citationID":"ptJgOHtu","properties":{"formattedCitation":"(Simons {\\i{}et al.}, 2023)","plainCitation":"(Simons et al., 2023)","noteIndex":0},"citationItems":[{"id":23010,"uris":["http://zotero.org/users/6721953/items/258ATNBM","http://zotero.org/users/6721953/items/EYVG45L2"],"itemData":{"id":23010,"type":"article-journal","container-title":"PLOS Neglected Tropical Diseases","DOI":"10.1371/journal.pntd.0010772","issue":"1","note":"publisher: Public Library of Science San Francisco, CA USA","page":"e0010772","title":"Rodent trapping studies as an overlooked information source for understanding endemic and novel zoonotic spillover","volume":"17","author":[{"family":"Simons","given":"David"},{"family":"Attfield","given":"Lauren A"},{"family":"Jones","given":"Kate E"},{"family":"Watson-Jones","given":"Deborah"},{"family":"Kock","given":"Richard"}],"issued":{"date-parts":[["20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977F0">
        <w:t>.</w:t>
      </w:r>
      <w:r w:rsidR="00C02E57">
        <w:t xml:space="preserve"> </w:t>
      </w:r>
      <w:r w:rsidR="009F5CFD">
        <w:t>We found that rodent trapping studies were more likely to have been conducted in locations of relatively high human population density and include data on small-mammal species that are synanthropic</w:t>
      </w:r>
      <w:r w:rsidR="009F5CFD">
        <w:t xml:space="preserve"> </w:t>
      </w:r>
      <w:r w:rsidR="009F5CFD">
        <w:fldChar w:fldCharType="begin"/>
      </w:r>
      <w:r w:rsidR="003920FD">
        <w:instrText xml:space="preserve"> ADDIN ZOTERO_ITEM CSL_CITATION {"citationID":"ZWBIRoG3","properties":{"formattedCitation":"(Simons {\\i{}et al.}, 2023)","plainCitation":"(Simons et al., 2023)","noteIndex":0},"citationItems":[{"id":23010,"uris":["http://zotero.org/users/6721953/items/258ATNBM","http://zotero.org/users/6721953/items/EYVG45L2"],"itemData":{"id":23010,"type":"article-journal","container-title":"PLOS Neglected Tropical Diseases","DOI":"10.1371/journal.pntd.0010772","issue":"1","note":"publisher: Public Library of Science San Francisco, CA USA","page":"e0010772","title":"Rodent trapping studies as an overlooked information source for understanding endemic and novel zoonotic spillover","volume":"17","author":[{"family":"Simons","given":"David"},{"family":"Attfield","given":"Lauren A"},{"family":"Jones","given":"Kate E"},{"family":"Watson-Jones","given":"Deborah"},{"family":"Kock","given":"Richard"}],"issued":{"date-parts":[["2023"]]}}}],"schema":"https://github.com/citation-style-language/schema/raw/master/csl-citation.json"} </w:instrText>
      </w:r>
      <w:r w:rsidR="009F5CFD">
        <w:fldChar w:fldCharType="separate"/>
      </w:r>
      <w:r w:rsidR="009F5CFD" w:rsidRPr="00C977F0">
        <w:rPr>
          <w:rFonts w:ascii="Calibri" w:hAnsi="Calibri" w:cs="Calibri"/>
          <w:szCs w:val="24"/>
        </w:rPr>
        <w:t xml:space="preserve">(Simons </w:t>
      </w:r>
      <w:r w:rsidR="009F5CFD" w:rsidRPr="00C977F0">
        <w:rPr>
          <w:rFonts w:ascii="Calibri" w:hAnsi="Calibri" w:cs="Calibri"/>
          <w:i/>
          <w:iCs/>
          <w:szCs w:val="24"/>
        </w:rPr>
        <w:t>et al.</w:t>
      </w:r>
      <w:r w:rsidR="009F5CFD" w:rsidRPr="00C977F0">
        <w:rPr>
          <w:rFonts w:ascii="Calibri" w:hAnsi="Calibri" w:cs="Calibri"/>
          <w:szCs w:val="24"/>
        </w:rPr>
        <w:t>, 2023)</w:t>
      </w:r>
      <w:r w:rsidR="009F5CFD">
        <w:fldChar w:fldCharType="end"/>
      </w:r>
      <w:r w:rsidR="009F5CFD">
        <w:t>.</w:t>
      </w:r>
    </w:p>
    <w:p w14:paraId="7BD78D48" w14:textId="499B72CF" w:rsidR="00567A24" w:rsidRDefault="00567A24" w:rsidP="00567A24">
      <w:r>
        <w:t xml:space="preserve">The current dataset, a synthesis of 127 rodent trapping studies conducted </w:t>
      </w:r>
      <w:r w:rsidR="00690D11">
        <w:t>within</w:t>
      </w:r>
      <w:r>
        <w:t xml:space="preserve"> </w:t>
      </w:r>
      <w:r w:rsidR="00690D11">
        <w:t>17 African countries</w:t>
      </w:r>
      <w:r w:rsidR="008A45B9">
        <w:t xml:space="preserve"> (</w:t>
      </w:r>
      <w:r w:rsidR="00690D11">
        <w:t>but focussing on studies conducted in West Africa</w:t>
      </w:r>
      <w:r w:rsidR="008A45B9">
        <w:t>),</w:t>
      </w:r>
      <w:r w:rsidR="00690D11">
        <w:t xml:space="preserve"> </w:t>
      </w:r>
      <w:r>
        <w:t>can aid the development of models based on rodent reservoir occurrence to estimate the potential for pathogen spillover into human populations by providing additional</w:t>
      </w:r>
      <w:r w:rsidR="006B3FC8">
        <w:t xml:space="preserve"> geographic</w:t>
      </w:r>
      <w:r>
        <w:t xml:space="preserve"> locations of </w:t>
      </w:r>
      <w:r w:rsidR="008B3C4C">
        <w:t>presence and absence</w:t>
      </w:r>
      <w:r>
        <w:t xml:space="preserve">. For example, a recent article developed a model of the risk of Lassa fever spillover based on both </w:t>
      </w:r>
      <w:r w:rsidR="00C977F0">
        <w:t xml:space="preserve"> </w:t>
      </w:r>
      <w:r w:rsidR="00C977F0">
        <w:rPr>
          <w:i/>
          <w:iCs/>
        </w:rPr>
        <w:t xml:space="preserve">M. natalensis </w:t>
      </w:r>
      <w:r>
        <w:t>occurrence and pathogen prevalence in West Africa</w:t>
      </w:r>
      <w:r w:rsidR="00C977F0">
        <w:t xml:space="preserve"> </w:t>
      </w:r>
      <w:r w:rsidR="00C977F0">
        <w:fldChar w:fldCharType="begin"/>
      </w:r>
      <w:r w:rsidR="00C977F0">
        <w:instrText xml:space="preserve"> ADDIN ZOTERO_ITEM CSL_CITATION {"citationID":"07U1FVtd","properties":{"formattedCitation":"(Basinski {\\i{}et al.}, 2021)","plainCitation":"(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t xml:space="preserve">. This study included 167 locations of </w:t>
      </w:r>
      <w:r w:rsidRPr="00C977F0">
        <w:rPr>
          <w:i/>
          <w:iCs/>
        </w:rPr>
        <w:t>M. natalensis</w:t>
      </w:r>
      <w:r>
        <w:t xml:space="preserve"> detections which </w:t>
      </w:r>
      <w:r w:rsidR="00C977F0">
        <w:t>w</w:t>
      </w:r>
      <w:r>
        <w:t xml:space="preserve">ould be potentially expanded </w:t>
      </w:r>
      <w:r w:rsidR="00C977F0">
        <w:t>by</w:t>
      </w:r>
      <w:r w:rsidR="006B3FC8">
        <w:t xml:space="preserve"> up to</w:t>
      </w:r>
      <w:r w:rsidR="00C977F0">
        <w:t xml:space="preserve"> an additional</w:t>
      </w:r>
      <w:r>
        <w:t xml:space="preserve"> </w:t>
      </w:r>
      <w:r>
        <w:lastRenderedPageBreak/>
        <w:t xml:space="preserve">337 </w:t>
      </w:r>
      <w:r w:rsidR="00C977F0">
        <w:t xml:space="preserve">locations of </w:t>
      </w:r>
      <w:r>
        <w:t>detection</w:t>
      </w:r>
      <w:r w:rsidR="00C977F0">
        <w:t>s</w:t>
      </w:r>
      <w:r>
        <w:t xml:space="preserve"> and 320 </w:t>
      </w:r>
      <w:r w:rsidR="00C977F0">
        <w:t xml:space="preserve">locations of </w:t>
      </w:r>
      <w:r>
        <w:t>non-detection</w:t>
      </w:r>
      <w:r w:rsidR="00C977F0">
        <w:t xml:space="preserve"> </w:t>
      </w:r>
      <w:r w:rsidR="006B3FC8">
        <w:t>from</w:t>
      </w:r>
      <w:r w:rsidR="00C977F0">
        <w:t xml:space="preserve"> the addition of </w:t>
      </w:r>
      <w:r>
        <w:t>the current dataset</w:t>
      </w:r>
      <w:r w:rsidR="00C977F0">
        <w:t>, increasing the coverage of observations over the endemic region</w:t>
      </w:r>
      <w:r>
        <w:t>.</w:t>
      </w:r>
    </w:p>
    <w:p w14:paraId="17540409" w14:textId="77777777" w:rsidR="00567A24" w:rsidRDefault="00567A24" w:rsidP="00567A24"/>
    <w:p w14:paraId="0D2B9C79" w14:textId="67146A90" w:rsidR="00567A24" w:rsidRDefault="00C977F0" w:rsidP="00C977F0">
      <w:pPr>
        <w:pStyle w:val="Heading1"/>
      </w:pPr>
      <w:r>
        <w:t>Methods</w:t>
      </w:r>
    </w:p>
    <w:p w14:paraId="5D1E8135" w14:textId="4AF58E45" w:rsidR="00567A24" w:rsidRDefault="00567A24" w:rsidP="00C977F0">
      <w:pPr>
        <w:pStyle w:val="Heading2"/>
      </w:pPr>
      <w:r>
        <w:t>Search strategy</w:t>
      </w:r>
    </w:p>
    <w:p w14:paraId="764FB162" w14:textId="77777777" w:rsidR="00567A24" w:rsidRDefault="00567A24" w:rsidP="00567A24">
      <w:r>
        <w:t xml:space="preserve">This dataset contains information on small mammal detections and non-detections obtained from rodent trapping studies conducted in West Africa between 1964 and 2022. Data have been extracted from published articles, biodiversity surveys and impact assessments. Studies were identified through a search conducted in Ovid MEDLINE, Web of Science (Core collection and Zoological Record), JSTOR, </w:t>
      </w:r>
      <w:proofErr w:type="spellStart"/>
      <w:r>
        <w:t>BioOne</w:t>
      </w:r>
      <w:proofErr w:type="spellEnd"/>
      <w:r>
        <w:t xml:space="preserve">, African Journals Online, Global Health and the pre-print servers, </w:t>
      </w:r>
      <w:proofErr w:type="spellStart"/>
      <w:r>
        <w:t>BioRxiv</w:t>
      </w:r>
      <w:proofErr w:type="spellEnd"/>
      <w:r>
        <w:t xml:space="preserve"> and </w:t>
      </w:r>
      <w:proofErr w:type="spellStart"/>
      <w:r>
        <w:t>EcoEvoRxiv</w:t>
      </w:r>
      <w:proofErr w:type="spellEnd"/>
      <w:r>
        <w:t xml:space="preserve"> using the following terms as exploded keywords:</w:t>
      </w:r>
    </w:p>
    <w:p w14:paraId="47B04208" w14:textId="77777777" w:rsidR="00C977F0" w:rsidRDefault="00567A24" w:rsidP="00567A24">
      <w:pPr>
        <w:pStyle w:val="ListParagraph"/>
        <w:numPr>
          <w:ilvl w:val="0"/>
          <w:numId w:val="1"/>
        </w:numPr>
      </w:pPr>
      <w:r>
        <w:t xml:space="preserve">Rodent OR Rodent trap* </w:t>
      </w:r>
    </w:p>
    <w:p w14:paraId="06D309CD" w14:textId="6F37B88F" w:rsidR="00C977F0" w:rsidRDefault="00567A24" w:rsidP="00C977F0">
      <w:pPr>
        <w:pStyle w:val="ListParagraph"/>
      </w:pPr>
      <w:r>
        <w:t xml:space="preserve">AND </w:t>
      </w:r>
    </w:p>
    <w:p w14:paraId="11F4B47C" w14:textId="7E931D7A" w:rsidR="00567A24" w:rsidRDefault="00567A24" w:rsidP="00567A24">
      <w:pPr>
        <w:pStyle w:val="ListParagraph"/>
        <w:numPr>
          <w:ilvl w:val="0"/>
          <w:numId w:val="1"/>
        </w:numPr>
      </w:pPr>
      <w:r>
        <w:t>West Africa</w:t>
      </w:r>
    </w:p>
    <w:p w14:paraId="38FF4B89" w14:textId="08E273D0" w:rsidR="00690D11" w:rsidRDefault="008A45B9" w:rsidP="00690D11">
      <w:r>
        <w:t xml:space="preserve">We used the UN definition for </w:t>
      </w:r>
      <w:r w:rsidR="00690D11">
        <w:t xml:space="preserve">West Africa </w:t>
      </w:r>
      <w:r>
        <w:t xml:space="preserve">which </w:t>
      </w:r>
      <w:r w:rsidR="00690D11">
        <w:t>include</w:t>
      </w:r>
      <w:r>
        <w:t>s</w:t>
      </w:r>
      <w:r w:rsidR="00690D11">
        <w:t xml:space="preserve"> the following countries</w:t>
      </w:r>
      <w:r>
        <w:t xml:space="preserve"> (ISO 3166-1 alpha-2 codes are given in parenthesis): Benin (BJ), Burkina Faso (BF), Cape Verde (CV), Ivory Coast (CI), Gambia (GM), Ghana (GH), Guinea (GN), Guinea-Bissau (GW), Liberia (LR), Mali (ML), Mauritania (MR), Niger (NE), Nigeria (NG), Senegal (SN), Sierra Leone (SL) and Togo (TG).</w:t>
      </w:r>
    </w:p>
    <w:p w14:paraId="73BCA7A6" w14:textId="77777777" w:rsidR="00567A24" w:rsidRDefault="00567A24" w:rsidP="00567A24">
      <w:r>
        <w:t>Similar searches were conducted in additional resources, including the UN Official Documents System, Open Grey, AGRIS FAO and Google Scholar. Searches were run on 2022-05-01.</w:t>
      </w:r>
    </w:p>
    <w:p w14:paraId="23B9CCE9" w14:textId="77777777" w:rsidR="00567A24" w:rsidRDefault="00567A24" w:rsidP="00567A24">
      <w:r>
        <w:t xml:space="preserve">We included studies for further analysis if they met all of the following inclusion </w:t>
      </w:r>
      <w:proofErr w:type="gramStart"/>
      <w:r>
        <w:t>criteria;</w:t>
      </w:r>
      <w:proofErr w:type="gramEnd"/>
      <w:r>
        <w:t xml:space="preserve"> </w:t>
      </w:r>
    </w:p>
    <w:p w14:paraId="56448C71" w14:textId="3DF3FA29" w:rsidR="00C977F0" w:rsidRDefault="00567A24" w:rsidP="00567A24">
      <w:pPr>
        <w:pStyle w:val="ListParagraph"/>
        <w:numPr>
          <w:ilvl w:val="0"/>
          <w:numId w:val="2"/>
        </w:numPr>
      </w:pPr>
      <w:r>
        <w:t xml:space="preserve">Reported findings from trapping studies where the target was a small </w:t>
      </w:r>
      <w:r w:rsidR="00C977F0">
        <w:t>mammal.</w:t>
      </w:r>
    </w:p>
    <w:p w14:paraId="2B6B42DF" w14:textId="77777777" w:rsidR="00C977F0" w:rsidRDefault="00567A24" w:rsidP="00C977F0">
      <w:pPr>
        <w:pStyle w:val="ListParagraph"/>
        <w:numPr>
          <w:ilvl w:val="0"/>
          <w:numId w:val="2"/>
        </w:numPr>
      </w:pPr>
      <w:r>
        <w:t xml:space="preserve">Described the type of trap used or the length of trapping activity or the location of the trapping </w:t>
      </w:r>
      <w:proofErr w:type="gramStart"/>
      <w:r>
        <w:t>activity</w:t>
      </w:r>
      <w:proofErr w:type="gramEnd"/>
    </w:p>
    <w:p w14:paraId="00B71129" w14:textId="53D0C558" w:rsidR="00C977F0" w:rsidRDefault="00C977F0" w:rsidP="00C977F0">
      <w:pPr>
        <w:pStyle w:val="ListParagraph"/>
        <w:numPr>
          <w:ilvl w:val="0"/>
          <w:numId w:val="2"/>
        </w:numPr>
      </w:pPr>
      <w:r>
        <w:t>I</w:t>
      </w:r>
      <w:r w:rsidR="00567A24">
        <w:t>ncluded trapping activity from at least one West African country</w:t>
      </w:r>
      <w:r>
        <w:t>.</w:t>
      </w:r>
    </w:p>
    <w:p w14:paraId="0C097B15" w14:textId="0B2FA1A1" w:rsidR="00C977F0" w:rsidRDefault="00567A24" w:rsidP="00C977F0">
      <w:pPr>
        <w:pStyle w:val="ListParagraph"/>
        <w:numPr>
          <w:ilvl w:val="0"/>
          <w:numId w:val="2"/>
        </w:numPr>
      </w:pPr>
      <w:r>
        <w:t>Recorded the genus or species of trapped individuals</w:t>
      </w:r>
      <w:r w:rsidR="00C977F0">
        <w:t>.</w:t>
      </w:r>
    </w:p>
    <w:p w14:paraId="7A7A2DE3" w14:textId="3D585D1A" w:rsidR="00567A24" w:rsidRDefault="00567A24" w:rsidP="00C977F0">
      <w:pPr>
        <w:pStyle w:val="ListParagraph"/>
        <w:numPr>
          <w:ilvl w:val="0"/>
          <w:numId w:val="2"/>
        </w:numPr>
      </w:pPr>
      <w:r>
        <w:t>Were published in a peer-reviewed journal or as a pre-print on a digital platform or as a report by a credible organisation</w:t>
      </w:r>
      <w:r w:rsidR="00C977F0">
        <w:t>.</w:t>
      </w:r>
    </w:p>
    <w:p w14:paraId="3F83291F" w14:textId="77777777" w:rsidR="00567A24" w:rsidRDefault="00567A24" w:rsidP="00567A24">
      <w:r>
        <w:t xml:space="preserve">We excluded studies if they met any of the following exclusion criteria: </w:t>
      </w:r>
    </w:p>
    <w:p w14:paraId="44134BA4" w14:textId="77777777" w:rsidR="00C977F0" w:rsidRDefault="00567A24" w:rsidP="00C977F0">
      <w:pPr>
        <w:pStyle w:val="ListParagraph"/>
        <w:numPr>
          <w:ilvl w:val="0"/>
          <w:numId w:val="3"/>
        </w:numPr>
      </w:pPr>
      <w:r>
        <w:t>Reported data that were duplicated from a previously included study</w:t>
      </w:r>
      <w:r w:rsidR="00C977F0">
        <w:t>.</w:t>
      </w:r>
    </w:p>
    <w:p w14:paraId="7BDADF26" w14:textId="28410E57" w:rsidR="00C977F0" w:rsidRDefault="00567A24" w:rsidP="009516EE">
      <w:pPr>
        <w:pStyle w:val="ListParagraph"/>
        <w:numPr>
          <w:ilvl w:val="0"/>
          <w:numId w:val="3"/>
        </w:numPr>
      </w:pPr>
      <w:r>
        <w:t>No full text available</w:t>
      </w:r>
      <w:r w:rsidR="00C977F0">
        <w:t>.</w:t>
      </w:r>
    </w:p>
    <w:p w14:paraId="3F1130A9" w14:textId="2C21D04E" w:rsidR="00567A24" w:rsidRDefault="00567A24" w:rsidP="009516EE">
      <w:pPr>
        <w:pStyle w:val="ListParagraph"/>
        <w:numPr>
          <w:ilvl w:val="0"/>
          <w:numId w:val="3"/>
        </w:numPr>
      </w:pPr>
      <w:r>
        <w:t>Not available in English</w:t>
      </w:r>
      <w:r w:rsidR="00C977F0">
        <w:t>.</w:t>
      </w:r>
    </w:p>
    <w:p w14:paraId="674FF528" w14:textId="61BB8B28" w:rsidR="00567A24" w:rsidRDefault="00567A24" w:rsidP="00567A24">
      <w:r>
        <w:t xml:space="preserve">One author (DS) screened titles, abstracts and full texts against the inclusion and exclusion criteria. At each </w:t>
      </w:r>
      <w:r w:rsidR="00142819">
        <w:t>stage,</w:t>
      </w:r>
      <w:r>
        <w:t xml:space="preserve"> title screening, abstract screening and full text review, a random subset (10%) was reviewed by a second author (LAA).</w:t>
      </w:r>
      <w:r w:rsidR="00C220C9">
        <w:t xml:space="preserve"> Supplementary</w:t>
      </w:r>
      <w:r>
        <w:t xml:space="preserve"> Table </w:t>
      </w:r>
      <w:r w:rsidR="00C220C9">
        <w:t>1</w:t>
      </w:r>
      <w:r>
        <w:t xml:space="preserve"> contains the year of publication, name of the first author, title of the study, </w:t>
      </w:r>
      <w:proofErr w:type="gramStart"/>
      <w:r>
        <w:t>publication</w:t>
      </w:r>
      <w:proofErr w:type="gramEnd"/>
      <w:r>
        <w:t xml:space="preserve"> and unique identifier of the included study.</w:t>
      </w:r>
    </w:p>
    <w:p w14:paraId="017CFF23" w14:textId="1EA5C858" w:rsidR="00567A24" w:rsidRDefault="00567A24" w:rsidP="00567A24">
      <w:r>
        <w:t xml:space="preserve">Data were extracted from eligible studies using a standardised tool that was piloted on five randomly selected studies. </w:t>
      </w:r>
      <w:r w:rsidR="00C220C9">
        <w:t>Supplementary Table 2</w:t>
      </w:r>
      <w:r>
        <w:t xml:space="preserve"> contains the variable names and descriptors that were abstracted into three sheets. The first sheet, “Study data”, contained information on the included study, the purpose of the study, methodology of rodent sampling and species identification. The second sheet, “Rodent data”, contained information on the number of individuals </w:t>
      </w:r>
      <w:r>
        <w:lastRenderedPageBreak/>
        <w:t xml:space="preserve">of each species detected at a trapping location, alongside geographic coordinates of the sampling location and habitat type. Data for this section were expanded by adding non-detections if the rodent species was detected at other sampling sites within the study. Finally, the third sheet, “Pathogen data”, contained information on the testing of the individual rodent species for known and suspected zoonotic pathogens. Unprocessed data is archived in a </w:t>
      </w:r>
      <w:proofErr w:type="spellStart"/>
      <w:r>
        <w:t>Zenodo</w:t>
      </w:r>
      <w:proofErr w:type="spellEnd"/>
      <w:r>
        <w:t xml:space="preserve"> repository within the </w:t>
      </w:r>
      <w:r w:rsidR="00C220C9">
        <w:t>`</w:t>
      </w:r>
      <w:proofErr w:type="spellStart"/>
      <w:r w:rsidR="00C220C9">
        <w:t>data_raw</w:t>
      </w:r>
      <w:proofErr w:type="spellEnd"/>
      <w:r w:rsidR="00C220C9">
        <w:t xml:space="preserve">` </w:t>
      </w:r>
      <w:r>
        <w:t>folder</w:t>
      </w:r>
      <w:r w:rsidR="00C220C9">
        <w:t xml:space="preserve"> </w:t>
      </w:r>
      <w:r w:rsidR="00C220C9">
        <w:fldChar w:fldCharType="begin"/>
      </w:r>
      <w:r w:rsidR="00C220C9">
        <w:instrText xml:space="preserve"> ADDIN ZOTERO_ITEM CSL_CITATION {"citationID":"106JAZsE","properties":{"formattedCitation":"(Simons, 2022)","plainCitation":"(Simons, 2022)","noteIndex":0},"citationItems":[{"id":22955,"uris":["http://zotero.org/users/6721953/items/DPVWJ3N6"],"itemData":{"id":22955,"type":"software","abstract":"No description provided.","license":"Open Access","note":"DOI: 10.5281/ZENODO.4718374","publisher":"Zenodo","source":"DOI.org (Datacite)","title":"DidDrog11/scoping_review: To accompany re-submission following reviewer comments - files archived","title-short":"DidDrog11/scoping_review","URL":"https://zenodo.org/record/4718374","version":"v.1.2","author":[{"family":"Simons","given":"David"}],"accessed":{"date-parts":[["2023",2,22]]},"issued":{"date-parts":[["2022",12,8]]}}}],"schema":"https://github.com/citation-style-language/schema/raw/master/csl-citation.json"} </w:instrText>
      </w:r>
      <w:r w:rsidR="00C220C9">
        <w:fldChar w:fldCharType="separate"/>
      </w:r>
      <w:r w:rsidR="00C220C9" w:rsidRPr="00C220C9">
        <w:rPr>
          <w:rFonts w:ascii="Calibri" w:hAnsi="Calibri" w:cs="Calibri"/>
        </w:rPr>
        <w:t>(Simons, 2022)</w:t>
      </w:r>
      <w:r w:rsidR="00C220C9">
        <w:fldChar w:fldCharType="end"/>
      </w:r>
      <w:r>
        <w:t xml:space="preserve">. </w:t>
      </w:r>
    </w:p>
    <w:p w14:paraId="778CF8D6" w14:textId="7BCC5AC2" w:rsidR="00567A24" w:rsidRDefault="00567A24" w:rsidP="00C220C9">
      <w:pPr>
        <w:pStyle w:val="Heading2"/>
      </w:pPr>
      <w:r>
        <w:t>Data validation and quality control</w:t>
      </w:r>
    </w:p>
    <w:p w14:paraId="23C8DB7E" w14:textId="62C2A2CD" w:rsidR="00567A24" w:rsidRDefault="00567A24" w:rsidP="00567A24">
      <w:r>
        <w:t>Species identification was assumed to be accurate in included studies</w:t>
      </w:r>
      <w:r w:rsidR="00C220C9">
        <w:t>.</w:t>
      </w:r>
      <w:r>
        <w:t xml:space="preserve"> </w:t>
      </w:r>
      <w:r w:rsidR="00C220C9">
        <w:t>F</w:t>
      </w:r>
      <w:r>
        <w:t>or studies reporting genus level or multiple possible species names for</w:t>
      </w:r>
      <w:r w:rsidR="00C220C9">
        <w:t xml:space="preserve"> a single</w:t>
      </w:r>
      <w:r>
        <w:t xml:space="preserve"> trapped individual data were extracted as presented in the study. Species names were mapped to GBIF taxonomy to resolve changes in taxonomic classification using the `</w:t>
      </w:r>
      <w:proofErr w:type="spellStart"/>
      <w:r>
        <w:t>taxize</w:t>
      </w:r>
      <w:proofErr w:type="spellEnd"/>
      <w:r>
        <w:t>` package (version 0.9.98) in the R statistical programming language (version 4.1.2)</w:t>
      </w:r>
      <w:r w:rsidR="00C220C9">
        <w:t xml:space="preserve"> </w:t>
      </w:r>
      <w:r w:rsidR="00C220C9">
        <w:fldChar w:fldCharType="begin"/>
      </w:r>
      <w:r w:rsidR="00C220C9">
        <w:instrText xml:space="preserve"> ADDIN ZOTERO_ITEM CSL_CITATION {"citationID":"Dkbg9Wt3","properties":{"formattedCitation":"(Chamberlain {\\i{}et al.}, 2020; R Core Team, 2021)","plainCitation":"(Chamberlain et al., 2020; R Core Team, 2021)","noteIndex":0},"citationItems":[{"id":22957,"uris":["http://zotero.org/users/6721953/items/UAFBT2R6"],"itemData":{"id":22957,"type":"software","title":"taxize: Taxonomic information from around the web","URL":"https://github.com/ropensci/taxize","author":[{"family":"Chamberlain","given":"Scott"},{"family":"Szoecs","given":"Eduard"},{"family":"Foster","given":"Zachary"},{"family":"Arendsee","given":"Zebulun"},{"family":"Boettiger","given":"Carl"},{"family":"Ram","given":"Karthik"},{"family":"Bartomeus","given":"Ignasi"},{"family":"Baumgartner","given":"John"},{"family":"O'Donnell","given":"James"},{"family":"Oksanen","given":"Jari"},{"family":"Tzovaras","given":"Bastian Greshake"},{"family":"Marchand","given":"Philippe"},{"family":"Tran","given":"Vinh"},{"family":"Salmon","given":"Maëlle"},{"family":"Li","given":"Gaopeng"},{"family":"Grenié","given":"Matthias"}],"issued":{"date-parts":[["2020"]]}}},{"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220C9">
        <w:fldChar w:fldCharType="separate"/>
      </w:r>
      <w:r w:rsidR="00C220C9" w:rsidRPr="00C220C9">
        <w:rPr>
          <w:rFonts w:ascii="Calibri" w:hAnsi="Calibri" w:cs="Calibri"/>
          <w:szCs w:val="24"/>
        </w:rPr>
        <w:t xml:space="preserve">(Chamberlain </w:t>
      </w:r>
      <w:r w:rsidR="00C220C9" w:rsidRPr="00C220C9">
        <w:rPr>
          <w:rFonts w:ascii="Calibri" w:hAnsi="Calibri" w:cs="Calibri"/>
          <w:i/>
          <w:iCs/>
          <w:szCs w:val="24"/>
        </w:rPr>
        <w:t>et al.</w:t>
      </w:r>
      <w:r w:rsidR="00C220C9" w:rsidRPr="00C220C9">
        <w:rPr>
          <w:rFonts w:ascii="Calibri" w:hAnsi="Calibri" w:cs="Calibri"/>
          <w:szCs w:val="24"/>
        </w:rPr>
        <w:t>, 2020; R Core Team, 2021)</w:t>
      </w:r>
      <w:r w:rsidR="00C220C9">
        <w:fldChar w:fldCharType="end"/>
      </w:r>
      <w:r w:rsidR="00C220C9">
        <w:t xml:space="preserve">. </w:t>
      </w:r>
      <w:r>
        <w:t xml:space="preserve">Geographic locations of trapping studies were extracted using GPS locations for the most precise location presented. Missing locations were found using the National Geospatial-Intelligence Agency </w:t>
      </w:r>
      <w:proofErr w:type="spellStart"/>
      <w:r>
        <w:t>GEOnet</w:t>
      </w:r>
      <w:proofErr w:type="spellEnd"/>
      <w:r>
        <w:t xml:space="preserve"> Names Server based on placenames and maps presented in the study</w:t>
      </w:r>
      <w:r w:rsidR="00C220C9">
        <w:t xml:space="preserve"> </w:t>
      </w:r>
      <w:r w:rsidR="00C220C9">
        <w:fldChar w:fldCharType="begin"/>
      </w:r>
      <w:r w:rsidR="003920FD">
        <w:instrText xml:space="preserve"> ADDIN ZOTERO_ITEM CSL_CITATION {"citationID":"aIvh7LoW","properties":{"formattedCitation":"(National Geospatial-Intelligence Agency, no date)","plainCitation":"(National Geospatial-Intelligence Agency, no date)","dontUpdate":true,"noteIndex":0},"citationItems":[{"id":10470,"uris":["http://zotero.org/users/6721953/items/WBHJYX4L"],"itemData":{"id":10470,"type":"webpage","title":"NGA: GNS Home","URL":"https://geonames.nga.mil/gns/html/","author":[{"literal":"National Geospatial-Intelligence Agency"}],"accessed":{"date-parts":[["2021",3,22]]},"issued":{"date-parts":[["2023",1,9]]}}}],"schema":"https://github.com/citation-style-language/schema/raw/master/csl-citation.json"} </w:instrText>
      </w:r>
      <w:r w:rsidR="00C220C9">
        <w:fldChar w:fldCharType="separate"/>
      </w:r>
      <w:r w:rsidR="00C220C9" w:rsidRPr="00C220C9">
        <w:rPr>
          <w:rFonts w:ascii="Calibri" w:hAnsi="Calibri" w:cs="Calibri"/>
        </w:rPr>
        <w:t xml:space="preserve">(National Geospatial-Intelligence Agency, </w:t>
      </w:r>
      <w:r w:rsidR="00C220C9">
        <w:rPr>
          <w:rFonts w:ascii="Calibri" w:hAnsi="Calibri" w:cs="Calibri"/>
        </w:rPr>
        <w:t>2022</w:t>
      </w:r>
      <w:r w:rsidR="00C220C9" w:rsidRPr="00C220C9">
        <w:rPr>
          <w:rFonts w:ascii="Calibri" w:hAnsi="Calibri" w:cs="Calibri"/>
        </w:rPr>
        <w:t>)</w:t>
      </w:r>
      <w:r w:rsidR="00C220C9">
        <w:fldChar w:fldCharType="end"/>
      </w:r>
      <w:r>
        <w:t xml:space="preserve">. All locations were converted to decimal degrees in the EPSG:4326 coordinate reference system. </w:t>
      </w:r>
    </w:p>
    <w:p w14:paraId="7154CBC6" w14:textId="77777777" w:rsidR="00567A24" w:rsidRDefault="00567A24" w:rsidP="00567A24">
      <w:r>
        <w:t xml:space="preserve">For included studies with available data we extracted information on all microorganisms and known zoonotic pathogens tested and the method used (e.g., </w:t>
      </w:r>
      <w:proofErr w:type="gramStart"/>
      <w:r>
        <w:t>molecular</w:t>
      </w:r>
      <w:proofErr w:type="gramEnd"/>
      <w:r>
        <w:t xml:space="preserve"> or serological diagnosis). Where assays were able to identify the microorganism to species level this was recorded, for non-specific assays higher order attribution was used (e.g., to family level). For studies reporting summary results all testing data were extracted, this may introduce double counting of individual rodents, for example, if a single rodent was tested using both molecular and serological assays. Where studies reported indeterminate results, these were also recorded.</w:t>
      </w:r>
    </w:p>
    <w:p w14:paraId="5CC6BDB1" w14:textId="6B50BB30" w:rsidR="008A45B9" w:rsidRDefault="008A45B9" w:rsidP="00567A24">
      <w:r>
        <w:t>We included data released in pre-prints identified from our systematic search, in addition to studies conducted at the same locations over multiple time periods. W</w:t>
      </w:r>
      <w:r>
        <w:t xml:space="preserve">e reviewed all occurrence data to ascertain that the geographic coordinates, </w:t>
      </w:r>
      <w:proofErr w:type="gramStart"/>
      <w:r>
        <w:t>time period</w:t>
      </w:r>
      <w:proofErr w:type="gramEnd"/>
      <w:r>
        <w:t xml:space="preserve"> of sampling and number of identified individuals were unique</w:t>
      </w:r>
      <w:r>
        <w:t xml:space="preserve"> to ensure we did not include duplicated data. Where duplicated data was identified the record with the greatest number of detections, or the most recent reporting was retained. For example, multiple published studies may have included updates of a longitudinal sampling design, in these cases only the most recent data for that location was retained.</w:t>
      </w:r>
    </w:p>
    <w:p w14:paraId="5A89BDB7" w14:textId="31EE0ADC" w:rsidR="00567A24" w:rsidRDefault="00567A24" w:rsidP="00C220C9">
      <w:pPr>
        <w:pStyle w:val="Heading2"/>
      </w:pPr>
      <w:r>
        <w:t>Data processing and exploration</w:t>
      </w:r>
    </w:p>
    <w:p w14:paraId="40EBDF00" w14:textId="3BEFF46D" w:rsidR="00567A24" w:rsidRDefault="00567A24" w:rsidP="00567A24">
      <w:r>
        <w:t xml:space="preserve">R code to process the raw data into the Darwin Core format, for rodent occurrence and associated pathogen detection data along with metadata has been archived as a </w:t>
      </w:r>
      <w:proofErr w:type="spellStart"/>
      <w:r>
        <w:t>Zenodo</w:t>
      </w:r>
      <w:proofErr w:type="spellEnd"/>
      <w:r>
        <w:t xml:space="preserve"> repository</w:t>
      </w:r>
      <w:r w:rsidR="00142819">
        <w:t xml:space="preserve"> </w:t>
      </w:r>
      <w:r w:rsidR="00142819">
        <w:fldChar w:fldCharType="begin"/>
      </w:r>
      <w:r w:rsidR="00CD1A42">
        <w:instrText xml:space="preserve"> ADDIN ZOTERO_ITEM CSL_CITATION {"citationID":"5cF5j9kv","properties":{"formattedCitation":"(Simons, 2023)","plainCitation":"(Simons, 2023)","noteIndex":0},"citationItems":[{"id":22974,"uris":["http://zotero.org/users/6721953/items/P8ZJFTPG"],"itemData":{"id":22974,"type":"software","abstract":"Adding rightsHolder, license and small changes to manuscript.","note":"DOI: 10.5281/zenodo.7706777","publisher":"Zenodo","source":"Zenodo","title":"DidDrog11/data_for_gbif: Dataset v0.92","title-short":"DidDrog11/data_for_gbif","URL":"https://zenodo.org/record/7706777","author":[{"family":"Simons","given":"David"}],"accessed":{"date-parts":[["2023",3,7]]},"issued":{"date-parts":[["2023",3,7]]}}}],"schema":"https://github.com/citation-style-language/schema/raw/master/csl-citation.json"} </w:instrText>
      </w:r>
      <w:r w:rsidR="00142819">
        <w:fldChar w:fldCharType="separate"/>
      </w:r>
      <w:r w:rsidR="00CD1A42" w:rsidRPr="00CD1A42">
        <w:rPr>
          <w:rFonts w:ascii="Calibri" w:hAnsi="Calibri" w:cs="Calibri"/>
        </w:rPr>
        <w:t>(Simons, 2023)</w:t>
      </w:r>
      <w:r w:rsidR="00142819">
        <w:fldChar w:fldCharType="end"/>
      </w:r>
      <w:r>
        <w:t xml:space="preserve">. </w:t>
      </w:r>
    </w:p>
    <w:p w14:paraId="5264D27D" w14:textId="10D3E1FE" w:rsidR="00567A24" w:rsidRDefault="00567A24" w:rsidP="00567A24">
      <w:r>
        <w:t xml:space="preserve">An </w:t>
      </w:r>
      <w:proofErr w:type="spellStart"/>
      <w:r>
        <w:t>RShiny</w:t>
      </w:r>
      <w:proofErr w:type="spellEnd"/>
      <w:r>
        <w:t xml:space="preserve"> web application has been produced to visualise the data contained in this release. The </w:t>
      </w:r>
      <w:r w:rsidR="00142819">
        <w:t>web-based</w:t>
      </w:r>
      <w:r>
        <w:t xml:space="preserve"> application is available at </w:t>
      </w:r>
      <w:hyperlink r:id="rId6" w:history="1">
        <w:r w:rsidR="00C220C9" w:rsidRPr="00C220C9">
          <w:rPr>
            <w:rStyle w:val="Hyperlink"/>
          </w:rPr>
          <w:t>this webpage</w:t>
        </w:r>
      </w:hyperlink>
      <w:r w:rsidR="00C220C9">
        <w:t>.</w:t>
      </w:r>
      <w:r>
        <w:t xml:space="preserve"> This</w:t>
      </w:r>
      <w:r w:rsidR="00C220C9">
        <w:t xml:space="preserve"> application allows</w:t>
      </w:r>
      <w:r>
        <w:t xml:space="preserve"> exploration of the location of sampling sites for both rodents and their pathogens within included studies </w:t>
      </w:r>
      <w:r w:rsidR="00C220C9">
        <w:t>alongside</w:t>
      </w:r>
      <w:r>
        <w:t xml:space="preserve"> sampling effort reported by the study. </w:t>
      </w:r>
    </w:p>
    <w:p w14:paraId="72EEF6C8" w14:textId="3623008D" w:rsidR="00567A24" w:rsidRDefault="00567A24" w:rsidP="00C220C9">
      <w:pPr>
        <w:pStyle w:val="Heading2"/>
      </w:pPr>
      <w:r>
        <w:t>Reuse potential</w:t>
      </w:r>
    </w:p>
    <w:p w14:paraId="0DE8526F" w14:textId="2A344E91" w:rsidR="00567A24" w:rsidRDefault="00567A24" w:rsidP="00567A24">
      <w:r>
        <w:t xml:space="preserve">This dataset of harmonised rodent species detections obtained from rodent trapping surveys conducted across West Africa will contribute to understanding rodent biodiversity across the region. It is envisaged that this dataset will be of particular interest to researchers investigating the risk of rodent borne zoonotic pathogen outbreaks and emergence in this region and beyond. This data will expand the geographical coverage of occurrence data within GBIF for most of the rodent species </w:t>
      </w:r>
      <w:r>
        <w:lastRenderedPageBreak/>
        <w:t>detected in the included rodent trapping studies with additional data on non-detections of these species across the region. Where possible, dates of rodent sampling have been included which may be of benefit to researchers investigating how occurrence patterns of rodent species may vary over time, which will be important to understanding changes in the context of climate, land</w:t>
      </w:r>
      <w:r w:rsidR="00AF4A9D">
        <w:t xml:space="preserve"> </w:t>
      </w:r>
      <w:r>
        <w:t>use and population changes.</w:t>
      </w:r>
    </w:p>
    <w:p w14:paraId="7040CC2A" w14:textId="72023218" w:rsidR="00567A24" w:rsidRDefault="00567A24" w:rsidP="00C220C9">
      <w:pPr>
        <w:pStyle w:val="Heading1"/>
      </w:pPr>
      <w:r>
        <w:t>Data availability</w:t>
      </w:r>
    </w:p>
    <w:p w14:paraId="796BE64E" w14:textId="03643E94" w:rsidR="00567A24" w:rsidRDefault="00567A24" w:rsidP="00567A24">
      <w:r>
        <w:t>As part of this series of Data Release articles this dataset is available under a CC</w:t>
      </w:r>
      <w:r w:rsidR="00690D11">
        <w:t>-BY-NC 4.0</w:t>
      </w:r>
      <w:r>
        <w:t xml:space="preserve"> license from GBIF.</w:t>
      </w:r>
    </w:p>
    <w:p w14:paraId="3B6F4728" w14:textId="77777777" w:rsidR="00567A24" w:rsidRDefault="00567A24" w:rsidP="00567A24"/>
    <w:p w14:paraId="07AAC6BD" w14:textId="155FED10" w:rsidR="00567A24" w:rsidRDefault="00567A24" w:rsidP="000872D1">
      <w:pPr>
        <w:pStyle w:val="Heading1"/>
      </w:pPr>
      <w:r>
        <w:t>Declarations</w:t>
      </w:r>
    </w:p>
    <w:p w14:paraId="3D96FEC7" w14:textId="7C31013F" w:rsidR="00567A24" w:rsidRDefault="00567A24" w:rsidP="00C220C9">
      <w:pPr>
        <w:pStyle w:val="Heading2"/>
      </w:pPr>
      <w:r>
        <w:t>List of abbreviations</w:t>
      </w:r>
    </w:p>
    <w:p w14:paraId="559EE598" w14:textId="6EC7BC05" w:rsidR="00567A24" w:rsidRDefault="00567A24" w:rsidP="00567A24">
      <w:pPr>
        <w:pStyle w:val="ListParagraph"/>
        <w:numPr>
          <w:ilvl w:val="0"/>
          <w:numId w:val="4"/>
        </w:numPr>
      </w:pPr>
      <w:r>
        <w:t>GBIF</w:t>
      </w:r>
      <w:r w:rsidR="00C220C9">
        <w:t xml:space="preserve"> – Global Biodiversity Information Facility</w:t>
      </w:r>
    </w:p>
    <w:p w14:paraId="7F850772" w14:textId="63609A60" w:rsidR="00C220C9" w:rsidRDefault="00142819" w:rsidP="00142819">
      <w:pPr>
        <w:pStyle w:val="ListParagraph"/>
        <w:numPr>
          <w:ilvl w:val="0"/>
          <w:numId w:val="4"/>
        </w:numPr>
      </w:pPr>
      <w:r>
        <w:t xml:space="preserve">IUCN – </w:t>
      </w:r>
      <w:r w:rsidR="00C220C9">
        <w:t>International Union for Conservation of Nature</w:t>
      </w:r>
    </w:p>
    <w:p w14:paraId="4BDAEC5B" w14:textId="77777777" w:rsidR="00567A24" w:rsidRDefault="00567A24" w:rsidP="00567A24"/>
    <w:p w14:paraId="2874BD47" w14:textId="3EF9F873" w:rsidR="00567A24" w:rsidRDefault="00567A24" w:rsidP="00C220C9">
      <w:pPr>
        <w:pStyle w:val="Heading2"/>
      </w:pPr>
      <w:r>
        <w:t>Competing Interests</w:t>
      </w:r>
    </w:p>
    <w:p w14:paraId="229B2D0E" w14:textId="0531D0AB" w:rsidR="00567A24" w:rsidRDefault="00567A24" w:rsidP="00567A24">
      <w:r>
        <w:t>The authors declare that they have no competing interests.</w:t>
      </w:r>
    </w:p>
    <w:p w14:paraId="361C31ED" w14:textId="01169857" w:rsidR="00567A24" w:rsidRDefault="00567A24" w:rsidP="00C220C9">
      <w:pPr>
        <w:pStyle w:val="Heading2"/>
      </w:pPr>
      <w:r>
        <w:t>Funding</w:t>
      </w:r>
    </w:p>
    <w:p w14:paraId="37F22905" w14:textId="2F7BFF47" w:rsidR="00567A24" w:rsidRDefault="00C220C9" w:rsidP="00567A24">
      <w:r w:rsidRPr="00C220C9">
        <w:t>D.S. is supported by a PhD award from the UK Biotechnology and Biological Sciences Research Council [BB/M009513/1]. L.A.A. was funded by a PhD award from the QMEE CDT, funded by NERC grant number [NE/P012345/1]. K.E.J is supported by the Ecosystem Services for Poverty Alleviation Programme, Dynamic Drivers of Disease in Africa Consortium, NERC grant number [NE-J001570-1]. D.W-J. receives support from the PREVAC-UP, EDCTP2 programme supported by the European Union [RIA2017S-2014]. D.S. and R.K. are members of the Pan-African Network on Emerging and Re-emerging Infections (PANDORA-ID-NET) funded by the European and Developing Countries Clinical Trials Partnership the EU Horizon 2020 Framework Programme for Research and Innovation [RIA2016E-1609].</w:t>
      </w:r>
    </w:p>
    <w:p w14:paraId="3F566EA9" w14:textId="3DE566FF" w:rsidR="00567A24" w:rsidRDefault="00567A24" w:rsidP="00C220C9">
      <w:pPr>
        <w:pStyle w:val="Heading2"/>
      </w:pPr>
      <w:r>
        <w:t>Author's Contributions</w:t>
      </w:r>
    </w:p>
    <w:p w14:paraId="792C8683" w14:textId="39FDC63D" w:rsidR="00567A24" w:rsidRDefault="000872D1" w:rsidP="00567A24">
      <w:r>
        <w:t xml:space="preserve">DS – </w:t>
      </w:r>
      <w:r w:rsidRPr="000872D1">
        <w:t>Conceptualization</w:t>
      </w:r>
      <w:r>
        <w:t xml:space="preserve"> </w:t>
      </w:r>
      <w:r w:rsidRPr="000872D1">
        <w:t>(Equal)</w:t>
      </w:r>
      <w:r>
        <w:t>,</w:t>
      </w:r>
      <w:r w:rsidRPr="000872D1">
        <w:t xml:space="preserve"> Data curation</w:t>
      </w:r>
      <w:r>
        <w:t xml:space="preserve"> </w:t>
      </w:r>
      <w:r w:rsidRPr="000872D1">
        <w:t>(Equal)</w:t>
      </w:r>
      <w:r>
        <w:t>,</w:t>
      </w:r>
      <w:r w:rsidRPr="000872D1">
        <w:t xml:space="preserve"> Formal analysis</w:t>
      </w:r>
      <w:r>
        <w:t xml:space="preserve"> </w:t>
      </w:r>
      <w:r w:rsidRPr="000872D1">
        <w:t>(Lead)</w:t>
      </w:r>
      <w:r>
        <w:t>,</w:t>
      </w:r>
      <w:r w:rsidRPr="000872D1">
        <w:t xml:space="preserve"> Methodology (Lead</w:t>
      </w:r>
      <w:proofErr w:type="gramStart"/>
      <w:r w:rsidRPr="000872D1">
        <w:t>)</w:t>
      </w:r>
      <w:r>
        <w:t xml:space="preserve">, </w:t>
      </w:r>
      <w:r w:rsidR="00CC49DE">
        <w:t xml:space="preserve"> </w:t>
      </w:r>
      <w:r w:rsidRPr="000872D1">
        <w:t>Software</w:t>
      </w:r>
      <w:proofErr w:type="gramEnd"/>
      <w:r>
        <w:t xml:space="preserve"> </w:t>
      </w:r>
      <w:r w:rsidRPr="000872D1">
        <w:t>(Lead)</w:t>
      </w:r>
      <w:r>
        <w:t>,</w:t>
      </w:r>
      <w:r w:rsidRPr="000872D1">
        <w:t xml:space="preserve"> Visualization</w:t>
      </w:r>
      <w:r>
        <w:t xml:space="preserve"> </w:t>
      </w:r>
      <w:r w:rsidRPr="000872D1">
        <w:t>(Lead)</w:t>
      </w:r>
      <w:r>
        <w:t>,</w:t>
      </w:r>
      <w:r w:rsidRPr="000872D1">
        <w:t xml:space="preserve"> Writing – original draft</w:t>
      </w:r>
      <w:r>
        <w:t xml:space="preserve"> </w:t>
      </w:r>
      <w:r w:rsidRPr="000872D1">
        <w:t>(Lead)</w:t>
      </w:r>
      <w:r>
        <w:t>,</w:t>
      </w:r>
      <w:r w:rsidRPr="000872D1">
        <w:t xml:space="preserve"> Writing – review &amp; editing (Equal)</w:t>
      </w:r>
      <w:r>
        <w:t>.</w:t>
      </w:r>
    </w:p>
    <w:p w14:paraId="3D30B0F0" w14:textId="1AB79E48" w:rsidR="000872D1" w:rsidRDefault="000872D1" w:rsidP="00567A24">
      <w:r>
        <w:t xml:space="preserve">LAA - </w:t>
      </w:r>
      <w:r w:rsidRPr="000872D1">
        <w:t>Data curation</w:t>
      </w:r>
      <w:r>
        <w:t xml:space="preserve"> </w:t>
      </w:r>
      <w:r w:rsidRPr="000872D1">
        <w:t>(Equal)</w:t>
      </w:r>
      <w:r>
        <w:t>,</w:t>
      </w:r>
      <w:r w:rsidRPr="000872D1">
        <w:t xml:space="preserve"> Writing – review &amp; editing (Equal)</w:t>
      </w:r>
      <w:r>
        <w:t>,</w:t>
      </w:r>
      <w:r w:rsidRPr="000872D1">
        <w:t xml:space="preserve"> Validation</w:t>
      </w:r>
      <w:r>
        <w:t xml:space="preserve"> </w:t>
      </w:r>
      <w:r w:rsidRPr="000872D1">
        <w:t>(Lead)</w:t>
      </w:r>
      <w:r>
        <w:t>.</w:t>
      </w:r>
    </w:p>
    <w:p w14:paraId="3C31569C" w14:textId="351A66C8" w:rsidR="00567A24" w:rsidRDefault="000872D1" w:rsidP="00567A24">
      <w:r>
        <w:t xml:space="preserve">KEJ – </w:t>
      </w:r>
      <w:r w:rsidRPr="000872D1">
        <w:t>Conceptualization</w:t>
      </w:r>
      <w:r>
        <w:t xml:space="preserve"> </w:t>
      </w:r>
      <w:r w:rsidRPr="000872D1">
        <w:t>(Equal)</w:t>
      </w:r>
      <w:r>
        <w:t>,</w:t>
      </w:r>
      <w:r w:rsidRPr="000872D1">
        <w:t xml:space="preserve"> Supervision</w:t>
      </w:r>
      <w:r>
        <w:t xml:space="preserve"> </w:t>
      </w:r>
      <w:r w:rsidRPr="000872D1">
        <w:t>(Equal)</w:t>
      </w:r>
      <w:r>
        <w:t>,</w:t>
      </w:r>
      <w:r w:rsidRPr="000872D1">
        <w:t xml:space="preserve"> Writing – original draft</w:t>
      </w:r>
      <w:r>
        <w:t xml:space="preserve"> </w:t>
      </w:r>
      <w:r w:rsidRPr="000872D1">
        <w:t>(Supporting)</w:t>
      </w:r>
      <w:r>
        <w:t>,</w:t>
      </w:r>
      <w:r w:rsidRPr="000872D1">
        <w:t xml:space="preserve"> Formal analysis</w:t>
      </w:r>
      <w:r>
        <w:t xml:space="preserve"> </w:t>
      </w:r>
      <w:r w:rsidRPr="000872D1">
        <w:t>(Supporting)</w:t>
      </w:r>
      <w:r>
        <w:t>,</w:t>
      </w:r>
      <w:r w:rsidRPr="000872D1">
        <w:t xml:space="preserve"> Writing – review &amp; editing (Lead)</w:t>
      </w:r>
      <w:r>
        <w:t>.</w:t>
      </w:r>
    </w:p>
    <w:p w14:paraId="6A419808" w14:textId="072AED96" w:rsidR="000872D1" w:rsidRDefault="000872D1" w:rsidP="00567A24">
      <w:r>
        <w:t xml:space="preserve">DWJ - </w:t>
      </w:r>
      <w:r w:rsidRPr="000872D1">
        <w:t>Funding acquisition (Equal)</w:t>
      </w:r>
      <w:r>
        <w:t xml:space="preserve">, </w:t>
      </w:r>
      <w:r w:rsidRPr="000872D1">
        <w:t>Supervision</w:t>
      </w:r>
      <w:r>
        <w:t xml:space="preserve"> </w:t>
      </w:r>
      <w:r w:rsidRPr="000872D1">
        <w:t>(Equal)</w:t>
      </w:r>
      <w:r>
        <w:t>,</w:t>
      </w:r>
      <w:r w:rsidRPr="000872D1">
        <w:t xml:space="preserve"> Writing – review &amp; editing (Equal</w:t>
      </w:r>
      <w:r>
        <w:t>).</w:t>
      </w:r>
    </w:p>
    <w:p w14:paraId="68DCBE4D" w14:textId="027615B2" w:rsidR="000872D1" w:rsidRDefault="000872D1" w:rsidP="00567A24">
      <w:r>
        <w:t xml:space="preserve">RK - </w:t>
      </w:r>
      <w:r w:rsidRPr="000872D1">
        <w:t>Funding acquisition (Equal)</w:t>
      </w:r>
      <w:r>
        <w:t>,</w:t>
      </w:r>
      <w:r w:rsidRPr="000872D1">
        <w:t xml:space="preserve"> Supervision</w:t>
      </w:r>
      <w:r>
        <w:t xml:space="preserve"> </w:t>
      </w:r>
      <w:r w:rsidRPr="000872D1">
        <w:t>(Equal)</w:t>
      </w:r>
      <w:r>
        <w:t>,</w:t>
      </w:r>
      <w:r w:rsidRPr="000872D1">
        <w:t xml:space="preserve"> Writing – review &amp; editing (Equal)</w:t>
      </w:r>
    </w:p>
    <w:p w14:paraId="4BD484CC" w14:textId="608DBB66" w:rsidR="00567A24" w:rsidRDefault="00567A24" w:rsidP="00C220C9">
      <w:pPr>
        <w:pStyle w:val="Heading2"/>
      </w:pPr>
      <w:r>
        <w:t>Acknowledgements</w:t>
      </w:r>
    </w:p>
    <w:p w14:paraId="0ED7565F" w14:textId="2BE0018F" w:rsidR="00567A24" w:rsidRDefault="005365A8" w:rsidP="000872D1">
      <w:r>
        <w:t>We would like to thank the Health data team at the Global Biodiversity Information Facility for helpful guidance for formatting our data.</w:t>
      </w:r>
    </w:p>
    <w:p w14:paraId="4891AF50" w14:textId="0F217D22" w:rsidR="000872D1" w:rsidRDefault="000872D1" w:rsidP="000872D1">
      <w:pPr>
        <w:pStyle w:val="Heading1"/>
      </w:pPr>
      <w:r>
        <w:lastRenderedPageBreak/>
        <w:t>References</w:t>
      </w:r>
    </w:p>
    <w:p w14:paraId="7A65A137" w14:textId="77777777" w:rsidR="003920FD" w:rsidRPr="003920FD" w:rsidRDefault="000872D1" w:rsidP="003920FD">
      <w:pPr>
        <w:pStyle w:val="Bibliography"/>
        <w:rPr>
          <w:rFonts w:ascii="Calibri" w:hAnsi="Calibri" w:cs="Calibri"/>
        </w:rPr>
      </w:pPr>
      <w:r>
        <w:fldChar w:fldCharType="begin"/>
      </w:r>
      <w:r w:rsidR="00CD1A42">
        <w:instrText xml:space="preserve"> ADDIN ZOTERO_BIBL {"uncited":[],"omitted":[],"custom":[]} CSL_BIBLIOGRAPHY </w:instrText>
      </w:r>
      <w:r>
        <w:fldChar w:fldCharType="separate"/>
      </w:r>
      <w:r w:rsidR="003920FD" w:rsidRPr="003920FD">
        <w:rPr>
          <w:rFonts w:ascii="Calibri" w:hAnsi="Calibri" w:cs="Calibri"/>
        </w:rPr>
        <w:t xml:space="preserve">Allan, K.J. </w:t>
      </w:r>
      <w:r w:rsidR="003920FD" w:rsidRPr="003920FD">
        <w:rPr>
          <w:rFonts w:ascii="Calibri" w:hAnsi="Calibri" w:cs="Calibri"/>
          <w:i/>
          <w:iCs/>
        </w:rPr>
        <w:t>et al.</w:t>
      </w:r>
      <w:r w:rsidR="003920FD" w:rsidRPr="003920FD">
        <w:rPr>
          <w:rFonts w:ascii="Calibri" w:hAnsi="Calibri" w:cs="Calibri"/>
        </w:rPr>
        <w:t xml:space="preserve"> (2015) ‘Epidemiology of Leptospirosis in Africa: A Systematic Review of a Neglected Zoonosis and a Paradigm for “One Health” in Africa’, </w:t>
      </w:r>
      <w:proofErr w:type="spellStart"/>
      <w:r w:rsidR="003920FD" w:rsidRPr="003920FD">
        <w:rPr>
          <w:rFonts w:ascii="Calibri" w:hAnsi="Calibri" w:cs="Calibri"/>
          <w:i/>
          <w:iCs/>
        </w:rPr>
        <w:t>PLoS</w:t>
      </w:r>
      <w:proofErr w:type="spellEnd"/>
      <w:r w:rsidR="003920FD" w:rsidRPr="003920FD">
        <w:rPr>
          <w:rFonts w:ascii="Calibri" w:hAnsi="Calibri" w:cs="Calibri"/>
          <w:i/>
          <w:iCs/>
        </w:rPr>
        <w:t xml:space="preserve"> Neglected Tropical Diseases</w:t>
      </w:r>
      <w:r w:rsidR="003920FD" w:rsidRPr="003920FD">
        <w:rPr>
          <w:rFonts w:ascii="Calibri" w:hAnsi="Calibri" w:cs="Calibri"/>
        </w:rPr>
        <w:t>, 9(9), p. e0003899. Available at: https://doi.org/10.1371/journal.pntd.0003899.</w:t>
      </w:r>
    </w:p>
    <w:p w14:paraId="27E6B318" w14:textId="77777777" w:rsidR="003920FD" w:rsidRPr="003920FD" w:rsidRDefault="003920FD" w:rsidP="003920FD">
      <w:pPr>
        <w:pStyle w:val="Bibliography"/>
        <w:rPr>
          <w:rFonts w:ascii="Calibri" w:hAnsi="Calibri" w:cs="Calibri"/>
        </w:rPr>
      </w:pPr>
      <w:r w:rsidRPr="003920FD">
        <w:rPr>
          <w:rFonts w:ascii="Calibri" w:hAnsi="Calibri" w:cs="Calibri"/>
        </w:rPr>
        <w:t xml:space="preserve">Basinski, A.J. </w:t>
      </w:r>
      <w:r w:rsidRPr="003920FD">
        <w:rPr>
          <w:rFonts w:ascii="Calibri" w:hAnsi="Calibri" w:cs="Calibri"/>
          <w:i/>
          <w:iCs/>
        </w:rPr>
        <w:t>et al.</w:t>
      </w:r>
      <w:r w:rsidRPr="003920FD">
        <w:rPr>
          <w:rFonts w:ascii="Calibri" w:hAnsi="Calibri" w:cs="Calibri"/>
        </w:rPr>
        <w:t xml:space="preserve"> (2021) ‘Bridging the gap: Using reservoir ecology and human serosurveys to estimate Lassa virus spillover in West Africa’, </w:t>
      </w:r>
      <w:r w:rsidRPr="003920FD">
        <w:rPr>
          <w:rFonts w:ascii="Calibri" w:hAnsi="Calibri" w:cs="Calibri"/>
          <w:i/>
          <w:iCs/>
        </w:rPr>
        <w:t>PLOS Computational Biology</w:t>
      </w:r>
      <w:r w:rsidRPr="003920FD">
        <w:rPr>
          <w:rFonts w:ascii="Calibri" w:hAnsi="Calibri" w:cs="Calibri"/>
        </w:rPr>
        <w:t>. Edited by A. Wesolowski, 17(3), p. e1008811. Available at: https://doi.org/10.1371/journal.pcbi.1008811.</w:t>
      </w:r>
    </w:p>
    <w:p w14:paraId="587159C9" w14:textId="77777777" w:rsidR="003920FD" w:rsidRPr="003920FD" w:rsidRDefault="003920FD" w:rsidP="003920FD">
      <w:pPr>
        <w:pStyle w:val="Bibliography"/>
        <w:rPr>
          <w:rFonts w:ascii="Calibri" w:hAnsi="Calibri" w:cs="Calibri"/>
        </w:rPr>
      </w:pPr>
      <w:r w:rsidRPr="003920FD">
        <w:rPr>
          <w:rFonts w:ascii="Calibri" w:hAnsi="Calibri" w:cs="Calibri"/>
        </w:rPr>
        <w:t xml:space="preserve">Beck, J. </w:t>
      </w:r>
      <w:r w:rsidRPr="003920FD">
        <w:rPr>
          <w:rFonts w:ascii="Calibri" w:hAnsi="Calibri" w:cs="Calibri"/>
          <w:i/>
          <w:iCs/>
        </w:rPr>
        <w:t>et al.</w:t>
      </w:r>
      <w:r w:rsidRPr="003920FD">
        <w:rPr>
          <w:rFonts w:ascii="Calibri" w:hAnsi="Calibri" w:cs="Calibri"/>
        </w:rPr>
        <w:t xml:space="preserve"> (2014) ‘Spatial bias in the GBIF database and its effect on </w:t>
      </w:r>
      <w:proofErr w:type="spellStart"/>
      <w:r w:rsidRPr="003920FD">
        <w:rPr>
          <w:rFonts w:ascii="Calibri" w:hAnsi="Calibri" w:cs="Calibri"/>
        </w:rPr>
        <w:t>modeling</w:t>
      </w:r>
      <w:proofErr w:type="spellEnd"/>
      <w:r w:rsidRPr="003920FD">
        <w:rPr>
          <w:rFonts w:ascii="Calibri" w:hAnsi="Calibri" w:cs="Calibri"/>
        </w:rPr>
        <w:t xml:space="preserve"> species’ geographic distributions’, </w:t>
      </w:r>
      <w:r w:rsidRPr="003920FD">
        <w:rPr>
          <w:rFonts w:ascii="Calibri" w:hAnsi="Calibri" w:cs="Calibri"/>
          <w:i/>
          <w:iCs/>
        </w:rPr>
        <w:t>Ecological Informatics</w:t>
      </w:r>
      <w:r w:rsidRPr="003920FD">
        <w:rPr>
          <w:rFonts w:ascii="Calibri" w:hAnsi="Calibri" w:cs="Calibri"/>
        </w:rPr>
        <w:t>, 19, pp. 10–15. Available at: https://doi.org/10.1016/j.ecoinf.2013.11.002.</w:t>
      </w:r>
    </w:p>
    <w:p w14:paraId="0F8E6B75" w14:textId="77777777" w:rsidR="003920FD" w:rsidRPr="003920FD" w:rsidRDefault="003920FD" w:rsidP="003920FD">
      <w:pPr>
        <w:pStyle w:val="Bibliography"/>
        <w:rPr>
          <w:rFonts w:ascii="Calibri" w:hAnsi="Calibri" w:cs="Calibri"/>
        </w:rPr>
      </w:pPr>
      <w:proofErr w:type="spellStart"/>
      <w:r w:rsidRPr="003920FD">
        <w:rPr>
          <w:rFonts w:ascii="Calibri" w:hAnsi="Calibri" w:cs="Calibri"/>
        </w:rPr>
        <w:t>Boakes</w:t>
      </w:r>
      <w:proofErr w:type="spellEnd"/>
      <w:r w:rsidRPr="003920FD">
        <w:rPr>
          <w:rFonts w:ascii="Calibri" w:hAnsi="Calibri" w:cs="Calibri"/>
        </w:rPr>
        <w:t xml:space="preserve">, E.H. </w:t>
      </w:r>
      <w:r w:rsidRPr="003920FD">
        <w:rPr>
          <w:rFonts w:ascii="Calibri" w:hAnsi="Calibri" w:cs="Calibri"/>
          <w:i/>
          <w:iCs/>
        </w:rPr>
        <w:t>et al.</w:t>
      </w:r>
      <w:r w:rsidRPr="003920FD">
        <w:rPr>
          <w:rFonts w:ascii="Calibri" w:hAnsi="Calibri" w:cs="Calibri"/>
        </w:rPr>
        <w:t xml:space="preserve"> (2010) ‘Distorted Views of Biodiversity: Spatial and Temporal Bias in Species Occurrence Data’, </w:t>
      </w:r>
      <w:r w:rsidRPr="003920FD">
        <w:rPr>
          <w:rFonts w:ascii="Calibri" w:hAnsi="Calibri" w:cs="Calibri"/>
          <w:i/>
          <w:iCs/>
        </w:rPr>
        <w:t>PLOS Biology</w:t>
      </w:r>
      <w:r w:rsidRPr="003920FD">
        <w:rPr>
          <w:rFonts w:ascii="Calibri" w:hAnsi="Calibri" w:cs="Calibri"/>
        </w:rPr>
        <w:t>, 8(6), p. e1000385. Available at: https://doi.org/10.1371/journal.pbio.1000385.</w:t>
      </w:r>
    </w:p>
    <w:p w14:paraId="65BD2F82" w14:textId="77777777" w:rsidR="003920FD" w:rsidRPr="003920FD" w:rsidRDefault="003920FD" w:rsidP="003920FD">
      <w:pPr>
        <w:pStyle w:val="Bibliography"/>
        <w:rPr>
          <w:rFonts w:ascii="Calibri" w:hAnsi="Calibri" w:cs="Calibri"/>
        </w:rPr>
      </w:pPr>
      <w:r w:rsidRPr="003920FD">
        <w:rPr>
          <w:rFonts w:ascii="Calibri" w:hAnsi="Calibri" w:cs="Calibri"/>
        </w:rPr>
        <w:t xml:space="preserve">Bowler, D.E. </w:t>
      </w:r>
      <w:r w:rsidRPr="003920FD">
        <w:rPr>
          <w:rFonts w:ascii="Calibri" w:hAnsi="Calibri" w:cs="Calibri"/>
          <w:i/>
          <w:iCs/>
        </w:rPr>
        <w:t>et al.</w:t>
      </w:r>
      <w:r w:rsidRPr="003920FD">
        <w:rPr>
          <w:rFonts w:ascii="Calibri" w:hAnsi="Calibri" w:cs="Calibri"/>
        </w:rPr>
        <w:t xml:space="preserve"> (2022) ‘Temporal trends in the spatial bias of species occurrence records’, </w:t>
      </w:r>
      <w:proofErr w:type="spellStart"/>
      <w:r w:rsidRPr="003920FD">
        <w:rPr>
          <w:rFonts w:ascii="Calibri" w:hAnsi="Calibri" w:cs="Calibri"/>
          <w:i/>
          <w:iCs/>
        </w:rPr>
        <w:t>Ecography</w:t>
      </w:r>
      <w:proofErr w:type="spellEnd"/>
      <w:r w:rsidRPr="003920FD">
        <w:rPr>
          <w:rFonts w:ascii="Calibri" w:hAnsi="Calibri" w:cs="Calibri"/>
        </w:rPr>
        <w:t>, n/a(n/a), p. e06219. Available at: https://doi.org/10.1111/ecog.06219.</w:t>
      </w:r>
    </w:p>
    <w:p w14:paraId="25D47D6C" w14:textId="77777777" w:rsidR="003920FD" w:rsidRPr="003920FD" w:rsidRDefault="003920FD" w:rsidP="003920FD">
      <w:pPr>
        <w:pStyle w:val="Bibliography"/>
        <w:rPr>
          <w:rFonts w:ascii="Calibri" w:hAnsi="Calibri" w:cs="Calibri"/>
        </w:rPr>
      </w:pPr>
      <w:r w:rsidRPr="003920FD">
        <w:rPr>
          <w:rFonts w:ascii="Calibri" w:hAnsi="Calibri" w:cs="Calibri"/>
        </w:rPr>
        <w:t xml:space="preserve">Brouat, C. </w:t>
      </w:r>
      <w:r w:rsidRPr="003920FD">
        <w:rPr>
          <w:rFonts w:ascii="Calibri" w:hAnsi="Calibri" w:cs="Calibri"/>
          <w:i/>
          <w:iCs/>
        </w:rPr>
        <w:t>et al.</w:t>
      </w:r>
      <w:r w:rsidRPr="003920FD">
        <w:rPr>
          <w:rFonts w:ascii="Calibri" w:hAnsi="Calibri" w:cs="Calibri"/>
        </w:rPr>
        <w:t xml:space="preserve"> (2018) ‘Seroprevalence of Toxoplasma gondii in commensal rodents sampled across Senegal, West Africa.’, </w:t>
      </w:r>
      <w:r w:rsidRPr="003920FD">
        <w:rPr>
          <w:rFonts w:ascii="Calibri" w:hAnsi="Calibri" w:cs="Calibri"/>
          <w:i/>
          <w:iCs/>
        </w:rPr>
        <w:t>Parasite</w:t>
      </w:r>
      <w:r w:rsidRPr="003920FD">
        <w:rPr>
          <w:rFonts w:ascii="Calibri" w:hAnsi="Calibri" w:cs="Calibri"/>
        </w:rPr>
        <w:t>, 25(bz6, 9437094), p. 32. Available at: https://doi.org/10.1051/parasite/2018036.</w:t>
      </w:r>
    </w:p>
    <w:p w14:paraId="63DC60FD" w14:textId="77777777" w:rsidR="003920FD" w:rsidRPr="003920FD" w:rsidRDefault="003920FD" w:rsidP="003920FD">
      <w:pPr>
        <w:pStyle w:val="Bibliography"/>
        <w:rPr>
          <w:rFonts w:ascii="Calibri" w:hAnsi="Calibri" w:cs="Calibri"/>
        </w:rPr>
      </w:pPr>
      <w:r w:rsidRPr="003920FD">
        <w:rPr>
          <w:rFonts w:ascii="Calibri" w:hAnsi="Calibri" w:cs="Calibri"/>
        </w:rPr>
        <w:t xml:space="preserve">Chamberlain, S. </w:t>
      </w:r>
      <w:r w:rsidRPr="003920FD">
        <w:rPr>
          <w:rFonts w:ascii="Calibri" w:hAnsi="Calibri" w:cs="Calibri"/>
          <w:i/>
          <w:iCs/>
        </w:rPr>
        <w:t>et al.</w:t>
      </w:r>
      <w:r w:rsidRPr="003920FD">
        <w:rPr>
          <w:rFonts w:ascii="Calibri" w:hAnsi="Calibri" w:cs="Calibri"/>
        </w:rPr>
        <w:t xml:space="preserve"> (2020) ‘</w:t>
      </w:r>
      <w:proofErr w:type="spellStart"/>
      <w:r w:rsidRPr="003920FD">
        <w:rPr>
          <w:rFonts w:ascii="Calibri" w:hAnsi="Calibri" w:cs="Calibri"/>
        </w:rPr>
        <w:t>taxize</w:t>
      </w:r>
      <w:proofErr w:type="spellEnd"/>
      <w:r w:rsidRPr="003920FD">
        <w:rPr>
          <w:rFonts w:ascii="Calibri" w:hAnsi="Calibri" w:cs="Calibri"/>
        </w:rPr>
        <w:t>: Taxonomic information from around the web’. Available at: https://github.com/ropensci/taxize.</w:t>
      </w:r>
    </w:p>
    <w:p w14:paraId="1881B210" w14:textId="77777777" w:rsidR="003920FD" w:rsidRPr="003920FD" w:rsidRDefault="003920FD" w:rsidP="003920FD">
      <w:pPr>
        <w:pStyle w:val="Bibliography"/>
        <w:rPr>
          <w:rFonts w:ascii="Calibri" w:hAnsi="Calibri" w:cs="Calibri"/>
        </w:rPr>
      </w:pPr>
      <w:r w:rsidRPr="003920FD">
        <w:rPr>
          <w:rFonts w:ascii="Calibri" w:hAnsi="Calibri" w:cs="Calibri"/>
        </w:rPr>
        <w:t xml:space="preserve">Ecke, F. </w:t>
      </w:r>
      <w:r w:rsidRPr="003920FD">
        <w:rPr>
          <w:rFonts w:ascii="Calibri" w:hAnsi="Calibri" w:cs="Calibri"/>
          <w:i/>
          <w:iCs/>
        </w:rPr>
        <w:t>et al.</w:t>
      </w:r>
      <w:r w:rsidRPr="003920FD">
        <w:rPr>
          <w:rFonts w:ascii="Calibri" w:hAnsi="Calibri" w:cs="Calibri"/>
        </w:rPr>
        <w:t xml:space="preserve"> (2022) ‘Population fluctuations and </w:t>
      </w:r>
      <w:proofErr w:type="spellStart"/>
      <w:r w:rsidRPr="003920FD">
        <w:rPr>
          <w:rFonts w:ascii="Calibri" w:hAnsi="Calibri" w:cs="Calibri"/>
        </w:rPr>
        <w:t>synanthropy</w:t>
      </w:r>
      <w:proofErr w:type="spellEnd"/>
      <w:r w:rsidRPr="003920FD">
        <w:rPr>
          <w:rFonts w:ascii="Calibri" w:hAnsi="Calibri" w:cs="Calibri"/>
        </w:rPr>
        <w:t xml:space="preserve"> explain transmission risk in rodent-borne zoonoses’, </w:t>
      </w:r>
      <w:r w:rsidRPr="003920FD">
        <w:rPr>
          <w:rFonts w:ascii="Calibri" w:hAnsi="Calibri" w:cs="Calibri"/>
          <w:i/>
          <w:iCs/>
        </w:rPr>
        <w:t>Nature Communications</w:t>
      </w:r>
      <w:r w:rsidRPr="003920FD">
        <w:rPr>
          <w:rFonts w:ascii="Calibri" w:hAnsi="Calibri" w:cs="Calibri"/>
        </w:rPr>
        <w:t>, 13(1), p. 7532. Available at: https://doi.org/10.1038/s41467-022-35273-7.</w:t>
      </w:r>
    </w:p>
    <w:p w14:paraId="4298D5B9" w14:textId="77777777" w:rsidR="003920FD" w:rsidRPr="003920FD" w:rsidRDefault="003920FD" w:rsidP="003920FD">
      <w:pPr>
        <w:pStyle w:val="Bibliography"/>
        <w:rPr>
          <w:rFonts w:ascii="Calibri" w:hAnsi="Calibri" w:cs="Calibri"/>
        </w:rPr>
      </w:pPr>
      <w:r w:rsidRPr="003920FD">
        <w:rPr>
          <w:rFonts w:ascii="Calibri" w:hAnsi="Calibri" w:cs="Calibri"/>
        </w:rPr>
        <w:t xml:space="preserve">Garry, R.F. (2023) ‘Lassa fever — the road ahead’, </w:t>
      </w:r>
      <w:r w:rsidRPr="003920FD">
        <w:rPr>
          <w:rFonts w:ascii="Calibri" w:hAnsi="Calibri" w:cs="Calibri"/>
          <w:i/>
          <w:iCs/>
        </w:rPr>
        <w:t>Nature Reviews Microbiology</w:t>
      </w:r>
      <w:r w:rsidRPr="003920FD">
        <w:rPr>
          <w:rFonts w:ascii="Calibri" w:hAnsi="Calibri" w:cs="Calibri"/>
        </w:rPr>
        <w:t>, 21(2), pp. 87–96. Available at: https://doi.org/10.1038/s41579-022-00789-8.</w:t>
      </w:r>
    </w:p>
    <w:p w14:paraId="7C4BDFBD" w14:textId="77777777" w:rsidR="003920FD" w:rsidRPr="003920FD" w:rsidRDefault="003920FD" w:rsidP="003920FD">
      <w:pPr>
        <w:pStyle w:val="Bibliography"/>
        <w:rPr>
          <w:rFonts w:ascii="Calibri" w:hAnsi="Calibri" w:cs="Calibri"/>
        </w:rPr>
      </w:pPr>
      <w:r w:rsidRPr="003920FD">
        <w:rPr>
          <w:rFonts w:ascii="Calibri" w:hAnsi="Calibri" w:cs="Calibri"/>
        </w:rPr>
        <w:t xml:space="preserve">Han, B.A. </w:t>
      </w:r>
      <w:r w:rsidRPr="003920FD">
        <w:rPr>
          <w:rFonts w:ascii="Calibri" w:hAnsi="Calibri" w:cs="Calibri"/>
          <w:i/>
          <w:iCs/>
        </w:rPr>
        <w:t>et al.</w:t>
      </w:r>
      <w:r w:rsidRPr="003920FD">
        <w:rPr>
          <w:rFonts w:ascii="Calibri" w:hAnsi="Calibri" w:cs="Calibri"/>
        </w:rPr>
        <w:t xml:space="preserve"> (2015) ‘Rodent reservoirs of future zoonotic diseases’, </w:t>
      </w:r>
      <w:r w:rsidRPr="003920FD">
        <w:rPr>
          <w:rFonts w:ascii="Calibri" w:hAnsi="Calibri" w:cs="Calibri"/>
          <w:i/>
          <w:iCs/>
        </w:rPr>
        <w:t>Proceedings of the National Academy of Sciences</w:t>
      </w:r>
      <w:r w:rsidRPr="003920FD">
        <w:rPr>
          <w:rFonts w:ascii="Calibri" w:hAnsi="Calibri" w:cs="Calibri"/>
        </w:rPr>
        <w:t>, 112(22), pp. 7039–7044. Available at: https://doi.org/10.1073/pnas.1501598112.</w:t>
      </w:r>
    </w:p>
    <w:p w14:paraId="05D34515" w14:textId="77777777" w:rsidR="003920FD" w:rsidRPr="003920FD" w:rsidRDefault="003920FD" w:rsidP="003920FD">
      <w:pPr>
        <w:pStyle w:val="Bibliography"/>
        <w:rPr>
          <w:rFonts w:ascii="Calibri" w:hAnsi="Calibri" w:cs="Calibri"/>
        </w:rPr>
      </w:pPr>
      <w:r w:rsidRPr="003920FD">
        <w:rPr>
          <w:rFonts w:ascii="Calibri" w:hAnsi="Calibri" w:cs="Calibri"/>
        </w:rPr>
        <w:t xml:space="preserve">Han, B.A., Kramer, </w:t>
      </w:r>
      <w:proofErr w:type="gramStart"/>
      <w:r w:rsidRPr="003920FD">
        <w:rPr>
          <w:rFonts w:ascii="Calibri" w:hAnsi="Calibri" w:cs="Calibri"/>
        </w:rPr>
        <w:t>A.M.</w:t>
      </w:r>
      <w:proofErr w:type="gramEnd"/>
      <w:r w:rsidRPr="003920FD">
        <w:rPr>
          <w:rFonts w:ascii="Calibri" w:hAnsi="Calibri" w:cs="Calibri"/>
        </w:rPr>
        <w:t xml:space="preserve"> and Drake, J.M. (2016) ‘Global Patterns of Zoonotic Disease in Mammals’, </w:t>
      </w:r>
      <w:r w:rsidRPr="003920FD">
        <w:rPr>
          <w:rFonts w:ascii="Calibri" w:hAnsi="Calibri" w:cs="Calibri"/>
          <w:i/>
          <w:iCs/>
        </w:rPr>
        <w:t>Trends in Parasitology</w:t>
      </w:r>
      <w:r w:rsidRPr="003920FD">
        <w:rPr>
          <w:rFonts w:ascii="Calibri" w:hAnsi="Calibri" w:cs="Calibri"/>
        </w:rPr>
        <w:t>, 32(7), pp. 565–577. Available at: https://doi.org/10.1016/j.pt.2016.04.007.</w:t>
      </w:r>
    </w:p>
    <w:p w14:paraId="150DEE01" w14:textId="77777777" w:rsidR="003920FD" w:rsidRPr="003920FD" w:rsidRDefault="003920FD" w:rsidP="003920FD">
      <w:pPr>
        <w:pStyle w:val="Bibliography"/>
        <w:rPr>
          <w:rFonts w:ascii="Calibri" w:hAnsi="Calibri" w:cs="Calibri"/>
        </w:rPr>
      </w:pPr>
      <w:proofErr w:type="spellStart"/>
      <w:r w:rsidRPr="003920FD">
        <w:rPr>
          <w:rFonts w:ascii="Calibri" w:hAnsi="Calibri" w:cs="Calibri"/>
        </w:rPr>
        <w:t>Mylne</w:t>
      </w:r>
      <w:proofErr w:type="spellEnd"/>
      <w:r w:rsidRPr="003920FD">
        <w:rPr>
          <w:rFonts w:ascii="Calibri" w:hAnsi="Calibri" w:cs="Calibri"/>
        </w:rPr>
        <w:t xml:space="preserve">, A.Q.N. </w:t>
      </w:r>
      <w:r w:rsidRPr="003920FD">
        <w:rPr>
          <w:rFonts w:ascii="Calibri" w:hAnsi="Calibri" w:cs="Calibri"/>
          <w:i/>
          <w:iCs/>
        </w:rPr>
        <w:t>et al.</w:t>
      </w:r>
      <w:r w:rsidRPr="003920FD">
        <w:rPr>
          <w:rFonts w:ascii="Calibri" w:hAnsi="Calibri" w:cs="Calibri"/>
        </w:rPr>
        <w:t xml:space="preserve"> (2015) ‘Mapping the zoonotic niche of Lassa fever in Africa’, </w:t>
      </w:r>
      <w:r w:rsidRPr="003920FD">
        <w:rPr>
          <w:rFonts w:ascii="Calibri" w:hAnsi="Calibri" w:cs="Calibri"/>
          <w:i/>
          <w:iCs/>
        </w:rPr>
        <w:t>Transactions of The Royal Society of Tropical Medicine and Hygiene</w:t>
      </w:r>
      <w:r w:rsidRPr="003920FD">
        <w:rPr>
          <w:rFonts w:ascii="Calibri" w:hAnsi="Calibri" w:cs="Calibri"/>
        </w:rPr>
        <w:t>, 109(8), pp. 483–492. Available at: https://doi.org/10.1093/trstmh/trv047.</w:t>
      </w:r>
    </w:p>
    <w:p w14:paraId="527058C1" w14:textId="77777777" w:rsidR="003920FD" w:rsidRPr="003920FD" w:rsidRDefault="003920FD" w:rsidP="003920FD">
      <w:pPr>
        <w:pStyle w:val="Bibliography"/>
        <w:rPr>
          <w:rFonts w:ascii="Calibri" w:hAnsi="Calibri" w:cs="Calibri"/>
        </w:rPr>
      </w:pPr>
      <w:r w:rsidRPr="003920FD">
        <w:rPr>
          <w:rFonts w:ascii="Calibri" w:hAnsi="Calibri" w:cs="Calibri"/>
        </w:rPr>
        <w:t xml:space="preserve">National Geospatial-Intelligence Agency (2023) </w:t>
      </w:r>
      <w:r w:rsidRPr="003920FD">
        <w:rPr>
          <w:rFonts w:ascii="Calibri" w:hAnsi="Calibri" w:cs="Calibri"/>
          <w:i/>
          <w:iCs/>
        </w:rPr>
        <w:t>NGA: GNS Home</w:t>
      </w:r>
      <w:r w:rsidRPr="003920FD">
        <w:rPr>
          <w:rFonts w:ascii="Calibri" w:hAnsi="Calibri" w:cs="Calibri"/>
        </w:rPr>
        <w:t>. Available at: https://geonames.nga.mil/gns/html/ (Accessed: 22 March 2021).</w:t>
      </w:r>
    </w:p>
    <w:p w14:paraId="3B09CD63" w14:textId="77777777" w:rsidR="003920FD" w:rsidRPr="003920FD" w:rsidRDefault="003920FD" w:rsidP="003920FD">
      <w:pPr>
        <w:pStyle w:val="Bibliography"/>
        <w:rPr>
          <w:rFonts w:ascii="Calibri" w:hAnsi="Calibri" w:cs="Calibri"/>
        </w:rPr>
      </w:pPr>
      <w:r w:rsidRPr="003920FD">
        <w:rPr>
          <w:rFonts w:ascii="Calibri" w:hAnsi="Calibri" w:cs="Calibri"/>
        </w:rPr>
        <w:t xml:space="preserve">Pigott, D.M. </w:t>
      </w:r>
      <w:r w:rsidRPr="003920FD">
        <w:rPr>
          <w:rFonts w:ascii="Calibri" w:hAnsi="Calibri" w:cs="Calibri"/>
          <w:i/>
          <w:iCs/>
        </w:rPr>
        <w:t>et al.</w:t>
      </w:r>
      <w:r w:rsidRPr="003920FD">
        <w:rPr>
          <w:rFonts w:ascii="Calibri" w:hAnsi="Calibri" w:cs="Calibri"/>
        </w:rPr>
        <w:t xml:space="preserve"> (2016) ‘Updates to the zoonotic niche map of Ebola virus disease in Africa’, </w:t>
      </w:r>
      <w:proofErr w:type="spellStart"/>
      <w:r w:rsidRPr="003920FD">
        <w:rPr>
          <w:rFonts w:ascii="Calibri" w:hAnsi="Calibri" w:cs="Calibri"/>
          <w:i/>
          <w:iCs/>
        </w:rPr>
        <w:t>eLife</w:t>
      </w:r>
      <w:proofErr w:type="spellEnd"/>
      <w:r w:rsidRPr="003920FD">
        <w:rPr>
          <w:rFonts w:ascii="Calibri" w:hAnsi="Calibri" w:cs="Calibri"/>
        </w:rPr>
        <w:t>. Edited by M. Jit, 5, p. e16412. Available at: https://doi.org/10.7554/eLife.16412.</w:t>
      </w:r>
    </w:p>
    <w:p w14:paraId="021930AD" w14:textId="77777777" w:rsidR="003920FD" w:rsidRPr="003920FD" w:rsidRDefault="003920FD" w:rsidP="003920FD">
      <w:pPr>
        <w:pStyle w:val="Bibliography"/>
        <w:rPr>
          <w:rFonts w:ascii="Calibri" w:hAnsi="Calibri" w:cs="Calibri"/>
        </w:rPr>
      </w:pPr>
      <w:r w:rsidRPr="003920FD">
        <w:rPr>
          <w:rFonts w:ascii="Calibri" w:hAnsi="Calibri" w:cs="Calibri"/>
        </w:rPr>
        <w:t>R Core Team (2021) ‘R: A Language and Environment for Statistical Computing’. Vienna, Austria: R Foundation for Statistical Computing. Available at: https://www.R-project.org/.</w:t>
      </w:r>
    </w:p>
    <w:p w14:paraId="1B6D0AEE" w14:textId="77777777" w:rsidR="003920FD" w:rsidRPr="003920FD" w:rsidRDefault="003920FD" w:rsidP="003920FD">
      <w:pPr>
        <w:pStyle w:val="Bibliography"/>
        <w:rPr>
          <w:rFonts w:ascii="Calibri" w:hAnsi="Calibri" w:cs="Calibri"/>
        </w:rPr>
      </w:pPr>
      <w:r w:rsidRPr="003920FD">
        <w:rPr>
          <w:rFonts w:ascii="Calibri" w:hAnsi="Calibri" w:cs="Calibri"/>
        </w:rPr>
        <w:lastRenderedPageBreak/>
        <w:t>Simons, D. (2022) ‘DidDrog11/</w:t>
      </w:r>
      <w:proofErr w:type="spellStart"/>
      <w:r w:rsidRPr="003920FD">
        <w:rPr>
          <w:rFonts w:ascii="Calibri" w:hAnsi="Calibri" w:cs="Calibri"/>
        </w:rPr>
        <w:t>scoping_review</w:t>
      </w:r>
      <w:proofErr w:type="spellEnd"/>
      <w:r w:rsidRPr="003920FD">
        <w:rPr>
          <w:rFonts w:ascii="Calibri" w:hAnsi="Calibri" w:cs="Calibri"/>
        </w:rPr>
        <w:t xml:space="preserve">: To accompany re-submission following reviewer comments - files archived’. </w:t>
      </w:r>
      <w:proofErr w:type="spellStart"/>
      <w:r w:rsidRPr="003920FD">
        <w:rPr>
          <w:rFonts w:ascii="Calibri" w:hAnsi="Calibri" w:cs="Calibri"/>
        </w:rPr>
        <w:t>Zenodo</w:t>
      </w:r>
      <w:proofErr w:type="spellEnd"/>
      <w:r w:rsidRPr="003920FD">
        <w:rPr>
          <w:rFonts w:ascii="Calibri" w:hAnsi="Calibri" w:cs="Calibri"/>
        </w:rPr>
        <w:t>. Available at: https://doi.org/10.5281/ZENODO.4718374.</w:t>
      </w:r>
    </w:p>
    <w:p w14:paraId="41491B23" w14:textId="77777777" w:rsidR="003920FD" w:rsidRPr="003920FD" w:rsidRDefault="003920FD" w:rsidP="003920FD">
      <w:pPr>
        <w:pStyle w:val="Bibliography"/>
        <w:rPr>
          <w:rFonts w:ascii="Calibri" w:hAnsi="Calibri" w:cs="Calibri"/>
        </w:rPr>
      </w:pPr>
      <w:r w:rsidRPr="003920FD">
        <w:rPr>
          <w:rFonts w:ascii="Calibri" w:hAnsi="Calibri" w:cs="Calibri"/>
        </w:rPr>
        <w:t>Simons, D. (2023) ‘DidDrog11/</w:t>
      </w:r>
      <w:proofErr w:type="spellStart"/>
      <w:r w:rsidRPr="003920FD">
        <w:rPr>
          <w:rFonts w:ascii="Calibri" w:hAnsi="Calibri" w:cs="Calibri"/>
        </w:rPr>
        <w:t>data_for_gbif</w:t>
      </w:r>
      <w:proofErr w:type="spellEnd"/>
      <w:r w:rsidRPr="003920FD">
        <w:rPr>
          <w:rFonts w:ascii="Calibri" w:hAnsi="Calibri" w:cs="Calibri"/>
        </w:rPr>
        <w:t xml:space="preserve">: Dataset v0.92’. </w:t>
      </w:r>
      <w:proofErr w:type="spellStart"/>
      <w:r w:rsidRPr="003920FD">
        <w:rPr>
          <w:rFonts w:ascii="Calibri" w:hAnsi="Calibri" w:cs="Calibri"/>
        </w:rPr>
        <w:t>Zenodo</w:t>
      </w:r>
      <w:proofErr w:type="spellEnd"/>
      <w:r w:rsidRPr="003920FD">
        <w:rPr>
          <w:rFonts w:ascii="Calibri" w:hAnsi="Calibri" w:cs="Calibri"/>
        </w:rPr>
        <w:t>. Available at: https://doi.org/10.5281/zenodo.7706777.</w:t>
      </w:r>
    </w:p>
    <w:p w14:paraId="2CA2F3EB" w14:textId="77777777" w:rsidR="003920FD" w:rsidRPr="003920FD" w:rsidRDefault="003920FD" w:rsidP="003920FD">
      <w:pPr>
        <w:pStyle w:val="Bibliography"/>
        <w:rPr>
          <w:rFonts w:ascii="Calibri" w:hAnsi="Calibri" w:cs="Calibri"/>
        </w:rPr>
      </w:pPr>
      <w:r w:rsidRPr="003920FD">
        <w:rPr>
          <w:rFonts w:ascii="Calibri" w:hAnsi="Calibri" w:cs="Calibri"/>
        </w:rPr>
        <w:t xml:space="preserve">Simons, D. </w:t>
      </w:r>
      <w:r w:rsidRPr="003920FD">
        <w:rPr>
          <w:rFonts w:ascii="Calibri" w:hAnsi="Calibri" w:cs="Calibri"/>
          <w:i/>
          <w:iCs/>
        </w:rPr>
        <w:t>et al.</w:t>
      </w:r>
      <w:r w:rsidRPr="003920FD">
        <w:rPr>
          <w:rFonts w:ascii="Calibri" w:hAnsi="Calibri" w:cs="Calibri"/>
        </w:rPr>
        <w:t xml:space="preserve"> (2023) ‘Rodent trapping studies as an overlooked information source for understanding endemic and novel zoonotic spillover’, </w:t>
      </w:r>
      <w:r w:rsidRPr="003920FD">
        <w:rPr>
          <w:rFonts w:ascii="Calibri" w:hAnsi="Calibri" w:cs="Calibri"/>
          <w:i/>
          <w:iCs/>
        </w:rPr>
        <w:t>PLOS Neglected Tropical Diseases</w:t>
      </w:r>
      <w:r w:rsidRPr="003920FD">
        <w:rPr>
          <w:rFonts w:ascii="Calibri" w:hAnsi="Calibri" w:cs="Calibri"/>
        </w:rPr>
        <w:t>, 17(1), p. e0010772. Available at: https://doi.org/10.1371/journal.pntd.0010772.</w:t>
      </w:r>
    </w:p>
    <w:p w14:paraId="02744EEC" w14:textId="77777777" w:rsidR="003920FD" w:rsidRPr="003920FD" w:rsidRDefault="003920FD" w:rsidP="003920FD">
      <w:pPr>
        <w:pStyle w:val="Bibliography"/>
        <w:rPr>
          <w:rFonts w:ascii="Calibri" w:hAnsi="Calibri" w:cs="Calibri"/>
        </w:rPr>
      </w:pPr>
      <w:r w:rsidRPr="003920FD">
        <w:rPr>
          <w:rFonts w:ascii="Calibri" w:hAnsi="Calibri" w:cs="Calibri"/>
        </w:rPr>
        <w:t xml:space="preserve">Suu-Ire, R. </w:t>
      </w:r>
      <w:r w:rsidRPr="003920FD">
        <w:rPr>
          <w:rFonts w:ascii="Calibri" w:hAnsi="Calibri" w:cs="Calibri"/>
          <w:i/>
          <w:iCs/>
        </w:rPr>
        <w:t>et al.</w:t>
      </w:r>
      <w:r w:rsidRPr="003920FD">
        <w:rPr>
          <w:rFonts w:ascii="Calibri" w:hAnsi="Calibri" w:cs="Calibri"/>
        </w:rPr>
        <w:t xml:space="preserve"> (2022) ‘Surveillance for potentially zoonotic viruses in rodent and bat populations and </w:t>
      </w:r>
      <w:proofErr w:type="spellStart"/>
      <w:r w:rsidRPr="003920FD">
        <w:rPr>
          <w:rFonts w:ascii="Calibri" w:hAnsi="Calibri" w:cs="Calibri"/>
        </w:rPr>
        <w:t>behavioral</w:t>
      </w:r>
      <w:proofErr w:type="spellEnd"/>
      <w:r w:rsidRPr="003920FD">
        <w:rPr>
          <w:rFonts w:ascii="Calibri" w:hAnsi="Calibri" w:cs="Calibri"/>
        </w:rPr>
        <w:t xml:space="preserve"> risk in an agricultural settlement in Ghana’, </w:t>
      </w:r>
      <w:r w:rsidRPr="003920FD">
        <w:rPr>
          <w:rFonts w:ascii="Calibri" w:hAnsi="Calibri" w:cs="Calibri"/>
          <w:i/>
          <w:iCs/>
        </w:rPr>
        <w:t>One Health Outlook</w:t>
      </w:r>
      <w:r w:rsidRPr="003920FD">
        <w:rPr>
          <w:rFonts w:ascii="Calibri" w:hAnsi="Calibri" w:cs="Calibri"/>
        </w:rPr>
        <w:t>, 4(1), p. 6. Available at: https://doi.org/10.1186/s42522-022-00061-2.</w:t>
      </w:r>
    </w:p>
    <w:p w14:paraId="16C41456" w14:textId="6AE86283" w:rsidR="000872D1" w:rsidRDefault="000872D1" w:rsidP="000872D1">
      <w:r>
        <w:fldChar w:fldCharType="end"/>
      </w:r>
    </w:p>
    <w:sectPr w:rsidR="000872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F23482"/>
    <w:multiLevelType w:val="hybridMultilevel"/>
    <w:tmpl w:val="81B43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05673D"/>
    <w:multiLevelType w:val="hybridMultilevel"/>
    <w:tmpl w:val="B8FE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341A91"/>
    <w:multiLevelType w:val="hybridMultilevel"/>
    <w:tmpl w:val="20E2CE32"/>
    <w:lvl w:ilvl="0" w:tplc="DB5634A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8D20ED"/>
    <w:multiLevelType w:val="hybridMultilevel"/>
    <w:tmpl w:val="004A9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027106">
    <w:abstractNumId w:val="0"/>
  </w:num>
  <w:num w:numId="2" w16cid:durableId="196043155">
    <w:abstractNumId w:val="3"/>
  </w:num>
  <w:num w:numId="3" w16cid:durableId="1407535884">
    <w:abstractNumId w:val="1"/>
  </w:num>
  <w:num w:numId="4" w16cid:durableId="4663210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94B"/>
    <w:rsid w:val="000057E8"/>
    <w:rsid w:val="000872D1"/>
    <w:rsid w:val="00142819"/>
    <w:rsid w:val="0015288E"/>
    <w:rsid w:val="00190B4E"/>
    <w:rsid w:val="00267974"/>
    <w:rsid w:val="002D1B81"/>
    <w:rsid w:val="00323981"/>
    <w:rsid w:val="003920FD"/>
    <w:rsid w:val="003D42CA"/>
    <w:rsid w:val="00502DDE"/>
    <w:rsid w:val="005365A8"/>
    <w:rsid w:val="00567A24"/>
    <w:rsid w:val="005A094B"/>
    <w:rsid w:val="00690D11"/>
    <w:rsid w:val="006B3FC8"/>
    <w:rsid w:val="00781F78"/>
    <w:rsid w:val="007B25CF"/>
    <w:rsid w:val="008945CB"/>
    <w:rsid w:val="008A45B9"/>
    <w:rsid w:val="008B3C4C"/>
    <w:rsid w:val="008D3163"/>
    <w:rsid w:val="008F4C34"/>
    <w:rsid w:val="00914212"/>
    <w:rsid w:val="009C77D6"/>
    <w:rsid w:val="009F5CFD"/>
    <w:rsid w:val="009F6EFC"/>
    <w:rsid w:val="00A0428E"/>
    <w:rsid w:val="00AA3DCF"/>
    <w:rsid w:val="00AB4A7F"/>
    <w:rsid w:val="00AF4A9D"/>
    <w:rsid w:val="00B17A2F"/>
    <w:rsid w:val="00B42A85"/>
    <w:rsid w:val="00B57AC0"/>
    <w:rsid w:val="00B67E84"/>
    <w:rsid w:val="00C02E57"/>
    <w:rsid w:val="00C220C9"/>
    <w:rsid w:val="00C6368B"/>
    <w:rsid w:val="00C977F0"/>
    <w:rsid w:val="00CC49DE"/>
    <w:rsid w:val="00CD1A42"/>
    <w:rsid w:val="00D45733"/>
    <w:rsid w:val="00EA2A85"/>
    <w:rsid w:val="00EB5BEF"/>
    <w:rsid w:val="00F767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EF014"/>
  <w15:chartTrackingRefBased/>
  <w15:docId w15:val="{2F3FAA84-E95A-4C3F-8899-67E0B948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A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77D6"/>
    <w:rPr>
      <w:color w:val="0563C1" w:themeColor="hyperlink"/>
      <w:u w:val="single"/>
    </w:rPr>
  </w:style>
  <w:style w:type="character" w:styleId="UnresolvedMention">
    <w:name w:val="Unresolved Mention"/>
    <w:basedOn w:val="DefaultParagraphFont"/>
    <w:uiPriority w:val="99"/>
    <w:semiHidden/>
    <w:unhideWhenUsed/>
    <w:rsid w:val="009C77D6"/>
    <w:rPr>
      <w:color w:val="605E5C"/>
      <w:shd w:val="clear" w:color="auto" w:fill="E1DFDD"/>
    </w:rPr>
  </w:style>
  <w:style w:type="paragraph" w:styleId="ListParagraph">
    <w:name w:val="List Paragraph"/>
    <w:basedOn w:val="Normal"/>
    <w:uiPriority w:val="34"/>
    <w:qFormat/>
    <w:rsid w:val="00B17A2F"/>
    <w:pPr>
      <w:ind w:left="720"/>
      <w:contextualSpacing/>
    </w:pPr>
  </w:style>
  <w:style w:type="character" w:customStyle="1" w:styleId="Heading1Char">
    <w:name w:val="Heading 1 Char"/>
    <w:basedOn w:val="DefaultParagraphFont"/>
    <w:link w:val="Heading1"/>
    <w:uiPriority w:val="9"/>
    <w:rsid w:val="00B17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A2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6368B"/>
  </w:style>
  <w:style w:type="paragraph" w:styleId="Title">
    <w:name w:val="Title"/>
    <w:basedOn w:val="Normal"/>
    <w:next w:val="Normal"/>
    <w:link w:val="TitleChar"/>
    <w:uiPriority w:val="10"/>
    <w:qFormat/>
    <w:rsid w:val="00C977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7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971600">
      <w:bodyDiv w:val="1"/>
      <w:marLeft w:val="0"/>
      <w:marRight w:val="0"/>
      <w:marTop w:val="0"/>
      <w:marBottom w:val="0"/>
      <w:divBdr>
        <w:top w:val="none" w:sz="0" w:space="0" w:color="auto"/>
        <w:left w:val="none" w:sz="0" w:space="0" w:color="auto"/>
        <w:bottom w:val="none" w:sz="0" w:space="0" w:color="auto"/>
        <w:right w:val="none" w:sz="0" w:space="0" w:color="auto"/>
      </w:divBdr>
    </w:div>
    <w:div w:id="29931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ddrog11.shinyapps.io/scoping_review_ap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137D7-1E58-42DE-86BB-FCA40B495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7</Pages>
  <Words>9244</Words>
  <Characters>5269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mons</dc:creator>
  <cp:keywords/>
  <dc:description/>
  <cp:lastModifiedBy>David Simons</cp:lastModifiedBy>
  <cp:revision>3</cp:revision>
  <dcterms:created xsi:type="dcterms:W3CDTF">2023-11-21T19:40:00Z</dcterms:created>
  <dcterms:modified xsi:type="dcterms:W3CDTF">2023-11-2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1WkOdfv"/&gt;&lt;style id="http://www.zotero.org/styles/harvard-cite-them-right" hasBibliography="1" bibliographyStyleHasBeenSet="1"/&gt;&lt;prefs&gt;&lt;pref name="fieldType" value="Field"/&gt;&lt;/prefs&gt;&lt;/data&gt;</vt:lpwstr>
  </property>
</Properties>
</file>